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14742" w:type="dxa"/>
        <w:tblLook w:val="04A0" w:firstRow="1" w:lastRow="0" w:firstColumn="1" w:lastColumn="0" w:noHBand="0" w:noVBand="1"/>
      </w:tblPr>
      <w:tblGrid>
        <w:gridCol w:w="709"/>
        <w:gridCol w:w="2693"/>
        <w:gridCol w:w="1422"/>
        <w:gridCol w:w="3243"/>
        <w:gridCol w:w="1718"/>
        <w:gridCol w:w="2105"/>
        <w:gridCol w:w="2413"/>
        <w:gridCol w:w="439"/>
      </w:tblGrid>
      <w:tr w:rsidR="00725D40" w:rsidRPr="00A442D9" w:rsidTr="002E0D24">
        <w:trPr>
          <w:trHeight w:val="720"/>
        </w:trPr>
        <w:tc>
          <w:tcPr>
            <w:tcW w:w="14742" w:type="dxa"/>
            <w:gridSpan w:val="8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:rsidR="00725D40" w:rsidRPr="00A442D9" w:rsidRDefault="00725D40" w:rsidP="00725D40">
            <w:pPr>
              <w:rPr>
                <w:rFonts w:ascii="Times New Roman" w:eastAsia="DengXian" w:hAnsi="Times New Roman" w:cs="Times New Roman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Cs w:val="20"/>
              </w:rPr>
              <w:t xml:space="preserve">Supplementary </w:t>
            </w:r>
            <w:r w:rsidR="00D15F12">
              <w:rPr>
                <w:rFonts w:ascii="Times New Roman" w:eastAsia="DengXian" w:hAnsi="Times New Roman" w:cs="Times New Roman"/>
                <w:szCs w:val="20"/>
              </w:rPr>
              <w:t>T</w:t>
            </w:r>
            <w:bookmarkStart w:id="0" w:name="_GoBack"/>
            <w:bookmarkEnd w:id="0"/>
            <w:r w:rsidRPr="00A442D9">
              <w:rPr>
                <w:rFonts w:ascii="Times New Roman" w:eastAsia="DengXian" w:hAnsi="Times New Roman" w:cs="Times New Roman"/>
                <w:szCs w:val="20"/>
              </w:rPr>
              <w:t>able 1</w:t>
            </w:r>
            <w:r w:rsidR="005365BA">
              <w:rPr>
                <w:rFonts w:ascii="Times New Roman" w:eastAsia="DengXian" w:hAnsi="Times New Roman" w:cs="Times New Roman"/>
                <w:szCs w:val="20"/>
              </w:rPr>
              <w:t>.</w:t>
            </w:r>
            <w:r w:rsidR="002C6F31">
              <w:rPr>
                <w:rFonts w:ascii="Times New Roman" w:eastAsia="DengXian" w:hAnsi="Times New Roman" w:cs="Times New Roman"/>
                <w:szCs w:val="20"/>
              </w:rPr>
              <w:t xml:space="preserve"> Clinical and prognostic details of entire 12</w:t>
            </w:r>
            <w:r w:rsidR="00497176">
              <w:rPr>
                <w:rFonts w:ascii="Times New Roman" w:eastAsia="DengXian" w:hAnsi="Times New Roman" w:cs="Times New Roman"/>
                <w:szCs w:val="20"/>
              </w:rPr>
              <w:t>1</w:t>
            </w:r>
            <w:r w:rsidR="002C6F31">
              <w:rPr>
                <w:rFonts w:ascii="Times New Roman" w:eastAsia="DengXian" w:hAnsi="Times New Roman" w:cs="Times New Roman"/>
                <w:szCs w:val="20"/>
              </w:rPr>
              <w:t xml:space="preserve"> cases with IMC</w:t>
            </w:r>
          </w:p>
          <w:p w:rsidR="00725D40" w:rsidRPr="00A442D9" w:rsidRDefault="00725D40" w:rsidP="00725D40">
            <w:pPr>
              <w:rPr>
                <w:rFonts w:ascii="Times New Roman" w:eastAsia="DengXian" w:hAnsi="Times New Roman" w:cs="Times New Roman"/>
                <w:sz w:val="20"/>
                <w:szCs w:val="20"/>
              </w:rPr>
            </w:pPr>
          </w:p>
        </w:tc>
      </w:tr>
      <w:tr w:rsidR="00F61B78" w:rsidRPr="00A442D9" w:rsidTr="00F61B78">
        <w:trPr>
          <w:gridAfter w:val="1"/>
          <w:wAfter w:w="439" w:type="dxa"/>
          <w:trHeight w:val="245"/>
        </w:trPr>
        <w:tc>
          <w:tcPr>
            <w:tcW w:w="70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26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Author, year</w:t>
            </w:r>
          </w:p>
        </w:tc>
        <w:tc>
          <w:tcPr>
            <w:tcW w:w="142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Age (yrs)</w:t>
            </w:r>
          </w:p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Sex</w:t>
            </w:r>
          </w:p>
        </w:tc>
        <w:tc>
          <w:tcPr>
            <w:tcW w:w="324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Gen. loc./Ten. 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l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oc.</w:t>
            </w:r>
          </w:p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Sku. base/Bone inv.</w:t>
            </w:r>
          </w:p>
        </w:tc>
        <w:tc>
          <w:tcPr>
            <w:tcW w:w="17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um. size (cm)/</w:t>
            </w:r>
          </w:p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edema/ki-67 (%)</w:t>
            </w:r>
          </w:p>
        </w:tc>
        <w:tc>
          <w:tcPr>
            <w:tcW w:w="210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GTR/RT/CMT</w:t>
            </w:r>
          </w:p>
        </w:tc>
        <w:tc>
          <w:tcPr>
            <w:tcW w:w="241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ogression/PFS (mon.)/Death/OS (mon.)</w:t>
            </w:r>
          </w:p>
        </w:tc>
      </w:tr>
      <w:tr w:rsidR="00F61B78" w:rsidRPr="00A442D9" w:rsidTr="00F61B78">
        <w:trPr>
          <w:gridAfter w:val="1"/>
          <w:wAfter w:w="439" w:type="dxa"/>
          <w:trHeight w:val="305"/>
        </w:trPr>
        <w:tc>
          <w:tcPr>
            <w:tcW w:w="709" w:type="dxa"/>
            <w:tcBorders>
              <w:top w:val="single" w:sz="12" w:space="0" w:color="auto"/>
              <w:left w:val="nil"/>
              <w:bottom w:val="single" w:sz="6" w:space="0" w:color="D9D9D9" w:themeColor="background1" w:themeShade="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693" w:type="dxa"/>
            <w:tcBorders>
              <w:top w:val="single" w:sz="12" w:space="0" w:color="auto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Dahlin et al., 1962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Dahlin&lt;/Author&gt;&lt;Year&gt;1962&lt;/Year&gt;&lt;RecNum&gt;701&lt;/RecNum&gt;&lt;DisplayText&gt;[10]&lt;/DisplayText&gt;&lt;record&gt;&lt;rec-number&gt;701&lt;/rec-number&gt;&lt;foreign-keys&gt;&lt;key app="EN" db-id="zfpp29xd3wa0rcev5pexesr5xeexp5xr059z" timestamp="1599770536"&gt;701&lt;/key&gt;&lt;/foreign-keys&gt;&lt;ref-type name="Journal Article"&gt;17&lt;/ref-type&gt;&lt;contributors&gt;&lt;authors&gt;&lt;author&gt;Dahlin, D. C.&lt;/author&gt;&lt;author&gt;Henderson, E. D.&lt;/author&gt;&lt;/authors&gt;&lt;/contributors&gt;&lt;titles&gt;&lt;title&gt;Mesenchymal chondrosarcoma. Further observations on a new entity&lt;/title&gt;&lt;secondary-title&gt;Cancer&lt;/secondary-title&gt;&lt;alt-title&gt;Cancer&lt;/alt-title&gt;&lt;/titles&gt;&lt;periodical&gt;&lt;full-title&gt;Cancer&lt;/full-title&gt;&lt;/periodical&gt;&lt;alt-periodical&gt;&lt;full-title&gt;Cancer&lt;/full-title&gt;&lt;/alt-periodical&gt;&lt;pages&gt;410-7&lt;/pages&gt;&lt;volume&gt;15&lt;/volume&gt;&lt;edition&gt;1962/03/01&lt;/edition&gt;&lt;keywords&gt;&lt;keyword&gt;*Bone Neoplasms&lt;/keyword&gt;&lt;keyword&gt;Chondrosarcoma/*pathology&lt;/keyword&gt;&lt;keyword&gt;*Chondrosarcoma, Mesenchymal&lt;/keyword&gt;&lt;keyword&gt;Humans&lt;/keyword&gt;&lt;keyword&gt;*CHONDROSARCOMA/pathology&lt;/keyword&gt;&lt;/keywords&gt;&lt;dates&gt;&lt;year&gt;1962&lt;/year&gt;&lt;pub-dates&gt;&lt;date&gt;Mar-Apr&lt;/date&gt;&lt;/pub-dates&gt;&lt;/dates&gt;&lt;isbn&gt;0008-543X (Print)&amp;#xD;0008-543x&lt;/isbn&gt;&lt;accession-num&gt;13883114&lt;/accession-num&gt;&lt;urls&gt;&lt;/urls&gt;&lt;electronic-resource-num&gt;10.1002/1097-0142(196203/04)15:2&amp;lt;410::aid-cncr2820150225&amp;gt;3.0.co;2-l&lt;/electronic-resource-num&gt;&lt;remote-database-provider&gt;NLM&lt;/remote-database-provider&gt;&lt;research-notes&gt;1/10 (case 9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0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12" w:space="0" w:color="auto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4/F</w:t>
            </w:r>
          </w:p>
        </w:tc>
        <w:tc>
          <w:tcPr>
            <w:tcW w:w="3243" w:type="dxa"/>
            <w:tcBorders>
              <w:top w:val="single" w:sz="12" w:space="0" w:color="auto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al/sup./no/yes</w:t>
            </w:r>
          </w:p>
        </w:tc>
        <w:tc>
          <w:tcPr>
            <w:tcW w:w="1718" w:type="dxa"/>
            <w:tcBorders>
              <w:top w:val="single" w:sz="12" w:space="0" w:color="auto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/nana/na</w:t>
            </w:r>
          </w:p>
        </w:tc>
        <w:tc>
          <w:tcPr>
            <w:tcW w:w="2105" w:type="dxa"/>
            <w:tcBorders>
              <w:top w:val="single" w:sz="12" w:space="0" w:color="auto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12" w:space="0" w:color="auto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5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08</w:t>
            </w:r>
          </w:p>
        </w:tc>
      </w:tr>
      <w:tr w:rsidR="00F61B78" w:rsidRPr="00A442D9" w:rsidTr="00F61B78">
        <w:trPr>
          <w:gridAfter w:val="1"/>
          <w:wAfter w:w="439" w:type="dxa"/>
          <w:trHeight w:val="68"/>
        </w:trPr>
        <w:tc>
          <w:tcPr>
            <w:tcW w:w="709" w:type="dxa"/>
            <w:tcBorders>
              <w:top w:val="single" w:sz="6" w:space="0" w:color="D9D9D9" w:themeColor="background1" w:themeShade="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lyger et al., 1963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Flyger&lt;/Author&gt;&lt;Year&gt;1963&lt;/Year&gt;&lt;RecNum&gt;720&lt;/RecNum&gt;&lt;DisplayText&gt;[16]&lt;/DisplayText&gt;&lt;record&gt;&lt;rec-number&gt;720&lt;/rec-number&gt;&lt;foreign-keys&gt;&lt;key app="EN" db-id="zfpp29xd3wa0rcev5pexesr5xeexp5xr059z" timestamp="1609533472"&gt;720&lt;/key&gt;&lt;/foreign-keys&gt;&lt;ref-type name="Journal Article"&gt;17&lt;/ref-type&gt;&lt;contributors&gt;&lt;authors&gt;&lt;author&gt;Flyger, G.&lt;/author&gt;&lt;author&gt;Freidenfeldt, H.&lt;/author&gt;&lt;author&gt;Orell, S. R.&lt;/author&gt;&lt;/authors&gt;&lt;/contributors&gt;&lt;titles&gt;&lt;title&gt;Intracerebral, possibly malignant osteochondrofibroma in a child&lt;/title&gt;&lt;secondary-title&gt;Acta Pathol Microbiol Scand&lt;/secondary-title&gt;&lt;/titles&gt;&lt;periodical&gt;&lt;full-title&gt;Acta Pathol Microbiol Scand&lt;/full-title&gt;&lt;/periodical&gt;&lt;pages&gt;299-305&lt;/pages&gt;&lt;volume&gt;58&lt;/volume&gt;&lt;edition&gt;1963/01/01&lt;/edition&gt;&lt;keywords&gt;&lt;keyword&gt;*Brain Neoplasms&lt;/keyword&gt;&lt;keyword&gt;*Cerebral Angiography&lt;/keyword&gt;&lt;keyword&gt;Child&lt;/keyword&gt;&lt;keyword&gt;*Frontal Lobe&lt;/keyword&gt;&lt;keyword&gt;*Neurosurgery&lt;/keyword&gt;&lt;keyword&gt;*Neurosurgical Procedures&lt;/keyword&gt;&lt;keyword&gt;*Osteoma&lt;/keyword&gt;&lt;keyword&gt;*Papilledema&lt;/keyword&gt;&lt;keyword&gt;*Radiography&lt;/keyword&gt;&lt;keyword&gt;*child&lt;/keyword&gt;&lt;/keywords&gt;&lt;dates&gt;&lt;year&gt;1963&lt;/year&gt;&lt;/dates&gt;&lt;isbn&gt;0365-5555 (Print)&amp;#xD;0365-5555&lt;/isbn&gt;&lt;accession-num&gt;14044668&lt;/accession-num&gt;&lt;urls&gt;&lt;/urls&gt;&lt;electronic-resource-num&gt;10.1111/j.1699-0463.1963.tb01574.x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6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1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5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</w:t>
            </w:r>
          </w:p>
        </w:tc>
      </w:tr>
      <w:tr w:rsidR="00F61B78" w:rsidRPr="00A442D9" w:rsidTr="00F61B78">
        <w:trPr>
          <w:gridAfter w:val="1"/>
          <w:wAfter w:w="439" w:type="dxa"/>
          <w:trHeight w:val="68"/>
        </w:trPr>
        <w:tc>
          <w:tcPr>
            <w:tcW w:w="709" w:type="dxa"/>
            <w:tcBorders>
              <w:top w:val="single" w:sz="6" w:space="0" w:color="D9D9D9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askind et al., 196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Raskind&lt;/Author&gt;&lt;Year&gt;1966&lt;/Year&gt;&lt;RecNum&gt;702&lt;/RecNum&gt;&lt;DisplayText&gt;[43]&lt;/DisplayText&gt;&lt;record&gt;&lt;rec-number&gt;702&lt;/rec-number&gt;&lt;foreign-keys&gt;&lt;key app="EN" db-id="zfpp29xd3wa0rcev5pexesr5xeexp5xr059z" timestamp="1599771749"&gt;702&lt;/key&gt;&lt;/foreign-keys&gt;&lt;ref-type name="Journal Article"&gt;17&lt;/ref-type&gt;&lt;contributors&gt;&lt;authors&gt;&lt;author&gt;Raskind, R.&lt;/author&gt;&lt;author&gt;Grant, S.&lt;/author&gt;&lt;/authors&gt;&lt;/contributors&gt;&lt;titles&gt;&lt;title&gt;Primary mesenchymal chondrosarcoma of the cerebrum. Report of a case&lt;/title&gt;&lt;secondary-title&gt;J Neurosurg&lt;/secondary-title&gt;&lt;alt-title&gt;Journal of neurosurgery&lt;/alt-title&gt;&lt;/titles&gt;&lt;periodical&gt;&lt;full-title&gt;J Neurosurg&lt;/full-title&gt;&lt;abbr-1&gt;Journal of neurosurgery&lt;/abbr-1&gt;&lt;/periodical&gt;&lt;alt-periodical&gt;&lt;full-title&gt;J Neurosurg&lt;/full-title&gt;&lt;abbr-1&gt;Journal of neurosurgery&lt;/abbr-1&gt;&lt;/alt-periodical&gt;&lt;pages&gt;676-8&lt;/pages&gt;&lt;volume&gt;24&lt;/volume&gt;&lt;number&gt;3&lt;/number&gt;&lt;edition&gt;1966/03/01&lt;/edition&gt;&lt;keywords&gt;&lt;keyword&gt;Brain Neoplasms/*pathology&lt;/keyword&gt;&lt;keyword&gt;Chondrosarcoma/*pathology&lt;/keyword&gt;&lt;keyword&gt;Craniotomy&lt;/keyword&gt;&lt;keyword&gt;Female&lt;/keyword&gt;&lt;keyword&gt;Frontal Lobe&lt;/keyword&gt;&lt;keyword&gt;Humans&lt;/keyword&gt;&lt;keyword&gt;Middle Aged&lt;/keyword&gt;&lt;/keywords&gt;&lt;dates&gt;&lt;year&gt;1966&lt;/year&gt;&lt;pub-dates&gt;&lt;date&gt;Mar&lt;/date&gt;&lt;/pub-dates&gt;&lt;/dates&gt;&lt;isbn&gt;0022-3085 (Print)&amp;#xD;0022-3085&lt;/isbn&gt;&lt;accession-num&gt;5906514&lt;/accession-num&gt;&lt;urls&gt;&lt;/urls&gt;&lt;electronic-resource-num&gt;10.3171/jns.1966.24.3.0676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3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8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oparie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8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</w:t>
            </w:r>
            <w:r w:rsidR="006523E4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0,1</w:t>
            </w:r>
          </w:p>
        </w:tc>
      </w:tr>
      <w:tr w:rsidR="00F61B78" w:rsidRPr="00A442D9" w:rsidTr="00F61B78">
        <w:trPr>
          <w:gridAfter w:val="1"/>
          <w:wAfter w:w="439" w:type="dxa"/>
          <w:trHeight w:val="104"/>
        </w:trPr>
        <w:tc>
          <w:tcPr>
            <w:tcW w:w="709" w:type="dxa"/>
            <w:tcBorders>
              <w:top w:val="nil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u et al., 197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Wu&lt;/Author&gt;&lt;Year&gt;1970&lt;/Year&gt;&lt;RecNum&gt;698&lt;/RecNum&gt;&lt;DisplayText&gt;[66]&lt;/DisplayText&gt;&lt;record&gt;&lt;rec-number&gt;698&lt;/rec-number&gt;&lt;foreign-keys&gt;&lt;key app="EN" db-id="zfpp29xd3wa0rcev5pexesr5xeexp5xr059z" timestamp="1599643603"&gt;698&lt;/key&gt;&lt;/foreign-keys&gt;&lt;ref-type name="Journal Article"&gt;17&lt;/ref-type&gt;&lt;contributors&gt;&lt;authors&gt;&lt;author&gt;Wu, W. Q.&lt;/author&gt;&lt;author&gt;Lapi, A.&lt;/author&gt;&lt;/authors&gt;&lt;/contributors&gt;&lt;titles&gt;&lt;title&gt;Primary non-skeletal intracranial cartilaginous neoplasms: report of a chondroma and a mesenchymal chondrosarcoma&lt;/title&gt;&lt;secondary-title&gt;J Neurol Neurosurg Psychiatry&lt;/secondary-title&gt;&lt;alt-title&gt;Journal of neurology, neurosurgery, and psychiatry&lt;/alt-title&gt;&lt;/titles&gt;&lt;periodical&gt;&lt;full-title&gt;J Neurol Neurosurg Psychiatry&lt;/full-title&gt;&lt;/periodical&gt;&lt;pages&gt;469-75&lt;/pages&gt;&lt;volume&gt;33&lt;/volume&gt;&lt;number&gt;4&lt;/number&gt;&lt;edition&gt;1970/08/01&lt;/edition&gt;&lt;keywords&gt;&lt;keyword&gt;Adolescent&lt;/keyword&gt;&lt;keyword&gt;Adult&lt;/keyword&gt;&lt;keyword&gt;Cartilage Diseases/pathology&lt;/keyword&gt;&lt;keyword&gt;Chondroma/*pathology/surgery&lt;/keyword&gt;&lt;keyword&gt;Chondrosarcoma/*pathology/radiotherapy/surgery&lt;/keyword&gt;&lt;keyword&gt;Cobalt/therapeutic use&lt;/keyword&gt;&lt;keyword&gt;Female&lt;/keyword&gt;&lt;keyword&gt;Humans&lt;/keyword&gt;&lt;keyword&gt;Neoplasm Recurrence, Local&lt;/keyword&gt;&lt;keyword&gt;Skull Neoplasms/*pathology/surgery&lt;/keyword&gt;&lt;/keywords&gt;&lt;dates&gt;&lt;year&gt;1970&lt;/year&gt;&lt;pub-dates&gt;&lt;date&gt;Aug&lt;/date&gt;&lt;/pub-dates&gt;&lt;/dates&gt;&lt;isbn&gt;0022-3050 (Print)&amp;#xD;0022-3050&lt;/isbn&gt;&lt;accession-num&gt;5505673&lt;/accession-num&gt;&lt;urls&gt;&lt;/urls&gt;&lt;custom2&gt;PMC493502&lt;/custom2&gt;&lt;electronic-resource-num&gt;10.1136/jnnp.33.4.469&lt;/electronic-resource-num&gt;&lt;remote-database-provider&gt;NLM&lt;/remote-database-provider&gt;&lt;research-notes&gt;1/2 Yapicier 2020 table 1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6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8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o-parietal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0.4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1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4</w:t>
            </w:r>
          </w:p>
        </w:tc>
      </w:tr>
      <w:tr w:rsidR="00F61B78" w:rsidRPr="00A442D9" w:rsidTr="00F61B78">
        <w:trPr>
          <w:gridAfter w:val="1"/>
          <w:wAfter w:w="439" w:type="dxa"/>
          <w:trHeight w:val="150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Salvador et al., 1971</w: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x2YWRvcjwvQXV0aG9yPjxZZWFyPjE5NzE8L1llYXI+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x2YWRvcjwvQXV0aG9yPjxZZWFyPjE5NzE8L1llYXI+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color w:val="000000"/>
                <w:sz w:val="20"/>
                <w:szCs w:val="20"/>
              </w:rPr>
              <w:t>[49]</w: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7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Occiput/inf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a/na/na/na</w:t>
            </w:r>
          </w:p>
        </w:tc>
      </w:tr>
      <w:tr w:rsidR="00F61B78" w:rsidRPr="00A442D9" w:rsidTr="00F61B78">
        <w:trPr>
          <w:gridAfter w:val="1"/>
          <w:wAfter w:w="439" w:type="dxa"/>
          <w:trHeight w:val="196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Salvador et al., 1971</w: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x2YWRvcjwvQXV0aG9yPjxZZWFyPjE5NzE8L1llYXI+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Wx2YWRvcjwvQXV0aG9yPjxZZWFyPjE5NzE8L1llYXI+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color w:val="000000"/>
                <w:sz w:val="20"/>
                <w:szCs w:val="20"/>
              </w:rPr>
              <w:t>[49]</w: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4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Skull/na/na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o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a/na/na/na</w:t>
            </w:r>
          </w:p>
        </w:tc>
      </w:tr>
      <w:tr w:rsidR="00F61B78" w:rsidRPr="00A442D9" w:rsidTr="00F61B78">
        <w:trPr>
          <w:gridAfter w:val="1"/>
          <w:wAfter w:w="439" w:type="dxa"/>
          <w:trHeight w:val="68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Waga et al., 1972</w: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Waga&lt;/Author&gt;&lt;Year&gt;1972&lt;/Year&gt;&lt;RecNum&gt;719&lt;/RecNum&gt;&lt;DisplayText&gt;[63]&lt;/DisplayText&gt;&lt;record&gt;&lt;rec-number&gt;719&lt;/rec-number&gt;&lt;foreign-keys&gt;&lt;key app="EN" db-id="zfpp29xd3wa0rcev5pexesr5xeexp5xr059z" timestamp="1609533334"&gt;719&lt;/key&gt;&lt;/foreign-keys&gt;&lt;ref-type name="Journal Article"&gt;17&lt;/ref-type&gt;&lt;contributors&gt;&lt;authors&gt;&lt;author&gt;Waga, S.&lt;/author&gt;&lt;author&gt;Matsushima, M.&lt;/author&gt;&lt;author&gt;Ando, K.&lt;/author&gt;&lt;author&gt;Morii, S.&lt;/author&gt;&lt;/authors&gt;&lt;/contributors&gt;&lt;titles&gt;&lt;title&gt;Intracranial chondrosarcoma with extracranial metastases. Case report&lt;/title&gt;&lt;secondary-title&gt;J Neurosurg&lt;/secondary-title&gt;&lt;/titles&gt;&lt;periodical&gt;&lt;full-title&gt;J Neurosurg&lt;/full-title&gt;&lt;abbr-1&gt;Journal of neurosurgery&lt;/abbr-1&gt;&lt;/periodical&gt;&lt;pages&gt;790-4&lt;/pages&gt;&lt;volume&gt;36&lt;/volume&gt;&lt;number&gt;6&lt;/number&gt;&lt;edition&gt;1972/06/01&lt;/edition&gt;&lt;keywords&gt;&lt;keyword&gt;*Adrenal Gland Neoplasms&lt;/keyword&gt;&lt;keyword&gt;Brain/pathology&lt;/keyword&gt;&lt;keyword&gt;*Brain Neoplasms/pathology&lt;/keyword&gt;&lt;keyword&gt;*Chondrosarcoma/pathology&lt;/keyword&gt;&lt;keyword&gt;Female&lt;/keyword&gt;&lt;keyword&gt;*Heart Neoplasms&lt;/keyword&gt;&lt;keyword&gt;Humans&lt;/keyword&gt;&lt;keyword&gt;Kidney/pathology&lt;/keyword&gt;&lt;keyword&gt;*Kidney Neoplasms/pathology&lt;/keyword&gt;&lt;keyword&gt;*Liver Neoplasms&lt;/keyword&gt;&lt;keyword&gt;Middle Aged&lt;/keyword&gt;&lt;keyword&gt;Myocardium/pathology&lt;/keyword&gt;&lt;keyword&gt;Neoplasm Metastasis&lt;/keyword&gt;&lt;keyword&gt;Pancreas/pathology&lt;/keyword&gt;&lt;keyword&gt;*Pancreatic Neoplasms/pathology&lt;/keyword&gt;&lt;/keywords&gt;&lt;dates&gt;&lt;year&gt;1972&lt;/year&gt;&lt;pub-dates&gt;&lt;date&gt;Jun&lt;/date&gt;&lt;/pub-dates&gt;&lt;/dates&gt;&lt;isbn&gt;0022-3085 (Print)&amp;#xD;0022-3085&lt;/isbn&gt;&lt;accession-num&gt;5030407&lt;/accession-num&gt;&lt;urls&gt;&lt;/urls&gt;&lt;electronic-resource-num&gt;10.3171/jns.1972.36.6.0790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color w:val="000000"/>
                <w:sz w:val="20"/>
                <w:szCs w:val="20"/>
              </w:rPr>
              <w:t>[63]</w: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Frontoparie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yes/2</w:t>
            </w:r>
            <w:r w:rsidR="006E230B"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</w:t>
            </w:r>
          </w:p>
        </w:tc>
      </w:tr>
      <w:tr w:rsidR="00F61B78" w:rsidRPr="00A442D9" w:rsidTr="00F61B78">
        <w:trPr>
          <w:gridAfter w:val="1"/>
          <w:wAfter w:w="439" w:type="dxa"/>
          <w:trHeight w:val="267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Seth et al., 1973</w: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eth&lt;/Author&gt;&lt;Year&gt;1973&lt;/Year&gt;&lt;RecNum&gt;697&lt;/RecNum&gt;&lt;DisplayText&gt;[54]&lt;/DisplayText&gt;&lt;record&gt;&lt;rec-number&gt;697&lt;/rec-number&gt;&lt;foreign-keys&gt;&lt;key app="EN" db-id="zfpp29xd3wa0rcev5pexesr5xeexp5xr059z" timestamp="1599643603"&gt;697&lt;/key&gt;&lt;/foreign-keys&gt;&lt;ref-type name="Journal Article"&gt;17&lt;/ref-type&gt;&lt;contributors&gt;&lt;authors&gt;&lt;author&gt;Seth, H. N.&lt;/author&gt;&lt;author&gt;Singh, M.&lt;/author&gt;&lt;/authors&gt;&lt;/contributors&gt;&lt;titles&gt;&lt;title&gt;Intracranial mesenchymal chondrosarcoma&lt;/title&gt;&lt;secondary-title&gt;Acta Neuropathol&lt;/secondary-title&gt;&lt;alt-title&gt;Acta neuropathologica&lt;/alt-title&gt;&lt;/titles&gt;&lt;periodical&gt;&lt;full-title&gt;Acta Neuropathol&lt;/full-title&gt;&lt;/periodical&gt;&lt;alt-periodical&gt;&lt;full-title&gt;Acta Neuropathologica&lt;/full-title&gt;&lt;/alt-periodical&gt;&lt;pages&gt;86-9&lt;/pages&gt;&lt;volume&gt;24&lt;/volume&gt;&lt;number&gt;1&lt;/number&gt;&lt;edition&gt;1973/03/30&lt;/edition&gt;&lt;keywords&gt;&lt;keyword&gt;Adult&lt;/keyword&gt;&lt;keyword&gt;Biopsy&lt;/keyword&gt;&lt;keyword&gt;Chondrosarcoma/complications/*diagnosis/pathology&lt;/keyword&gt;&lt;keyword&gt;Diagnosis, Differential&lt;/keyword&gt;&lt;keyword&gt;Humans&lt;/keyword&gt;&lt;keyword&gt;Male&lt;/keyword&gt;&lt;keyword&gt;Meningioma/diagnosis&lt;/keyword&gt;&lt;keyword&gt;Mesenchymoma/complications/*diagnosis/pathology&lt;/keyword&gt;&lt;keyword&gt;Skull Neoplasms/complications/*diagnosis/pathology&lt;/keyword&gt;&lt;/keywords&gt;&lt;dates&gt;&lt;year&gt;1973&lt;/year&gt;&lt;pub-dates&gt;&lt;date&gt;Mar 30&lt;/date&gt;&lt;/pub-dates&gt;&lt;/dates&gt;&lt;isbn&gt;0001-6322 (Print)&amp;#xD;0001-6322&lt;/isbn&gt;&lt;accession-num&gt;4699884&lt;/accession-num&gt;&lt;urls&gt;&lt;/urls&gt;&lt;electronic-resource-num&gt;10.1007/bf00691422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color w:val="000000"/>
                <w:sz w:val="20"/>
                <w:szCs w:val="20"/>
              </w:rPr>
              <w:t>[54]</w:t>
            </w: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2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Skull base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ana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na/na/na/na</w:t>
            </w:r>
          </w:p>
        </w:tc>
      </w:tr>
      <w:tr w:rsidR="00F61B78" w:rsidRPr="00A442D9" w:rsidTr="00F61B78">
        <w:trPr>
          <w:gridAfter w:val="1"/>
          <w:wAfter w:w="439" w:type="dxa"/>
          <w:trHeight w:val="271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Lynch et al., 1973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Lynch&lt;/Author&gt;&lt;Year&gt;1973&lt;/Year&gt;&lt;RecNum&gt;700&lt;/RecNum&gt;&lt;DisplayText&gt;[31]&lt;/DisplayText&gt;&lt;record&gt;&lt;rec-number&gt;700&lt;/rec-number&gt;&lt;foreign-keys&gt;&lt;key app="EN" db-id="zfpp29xd3wa0rcev5pexesr5xeexp5xr059z" timestamp="1599769079"&gt;700&lt;/key&gt;&lt;/foreign-keys&gt;&lt;ref-type name="Journal Article"&gt;17&lt;/ref-type&gt;&lt;contributors&gt;&lt;authors&gt;&lt;author&gt;Lynch, P. G.&lt;/author&gt;&lt;author&gt;Uriburu, E.&lt;/author&gt;&lt;/authors&gt;&lt;/contributors&gt;&lt;titles&gt;&lt;title&gt;An intracranial cartilage-containing meningeal tumor. Case report&lt;/title&gt;&lt;secondary-title&gt;J Neurosurg&lt;/secondary-title&gt;&lt;alt-title&gt;Journal of neurosurgery&lt;/alt-title&gt;&lt;/titles&gt;&lt;periodical&gt;&lt;full-title&gt;J Neurosurg&lt;/full-title&gt;&lt;abbr-1&gt;Journal of neurosurgery&lt;/abbr-1&gt;&lt;/periodical&gt;&lt;alt-periodical&gt;&lt;full-title&gt;J Neurosurg&lt;/full-title&gt;&lt;abbr-1&gt;Journal of neurosurgery&lt;/abbr-1&gt;&lt;/alt-periodical&gt;&lt;pages&gt;261-4&lt;/pages&gt;&lt;volume&gt;39&lt;/volume&gt;&lt;number&gt;2&lt;/number&gt;&lt;edition&gt;1973/08/01&lt;/edition&gt;&lt;keywords&gt;&lt;keyword&gt;Adolescent&lt;/keyword&gt;&lt;keyword&gt;Brain Neoplasms/diagnosis/*pathology/surgery&lt;/keyword&gt;&lt;keyword&gt;Cartilage/*pathology&lt;/keyword&gt;&lt;keyword&gt;Cerebral Angiography&lt;/keyword&gt;&lt;keyword&gt;Chondrosarcoma/diagnosis/*pathology/surgery&lt;/keyword&gt;&lt;keyword&gt;Diagnosis, Differential&lt;/keyword&gt;&lt;keyword&gt;Humans&lt;/keyword&gt;&lt;keyword&gt;Male&lt;/keyword&gt;&lt;keyword&gt;Meninges/pathology&lt;/keyword&gt;&lt;/keywords&gt;&lt;dates&gt;&lt;year&gt;1973&lt;/year&gt;&lt;pub-dates&gt;&lt;date&gt;Aug&lt;/date&gt;&lt;/pub-dates&gt;&lt;/dates&gt;&lt;isbn&gt;0022-3085 (Print)&amp;#xD;0022-3085&lt;/isbn&gt;&lt;accession-num&gt;4719705&lt;/accession-num&gt;&lt;urls&gt;&lt;/urls&gt;&lt;electronic-resource-num&gt;10.3171/jns.1973.39.2.0261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3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 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.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18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8</w:t>
            </w:r>
          </w:p>
        </w:tc>
      </w:tr>
      <w:tr w:rsidR="00F61B78" w:rsidRPr="00A442D9" w:rsidTr="00F61B78">
        <w:trPr>
          <w:gridAfter w:val="1"/>
          <w:wAfter w:w="439" w:type="dxa"/>
          <w:trHeight w:val="133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Guccion et al., 1973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Guccion&lt;/Author&gt;&lt;Year&gt;1973&lt;/Year&gt;&lt;RecNum&gt;718&lt;/RecNum&gt;&lt;DisplayText&gt;[19]&lt;/DisplayText&gt;&lt;record&gt;&lt;rec-number&gt;718&lt;/rec-number&gt;&lt;foreign-keys&gt;&lt;key app="EN" db-id="zfpp29xd3wa0rcev5pexesr5xeexp5xr059z" timestamp="1609533283"&gt;718&lt;/key&gt;&lt;/foreign-keys&gt;&lt;ref-type name="Journal Article"&gt;17&lt;/ref-type&gt;&lt;contributors&gt;&lt;authors&gt;&lt;author&gt;Guccion, J. G.&lt;/author&gt;&lt;author&gt;Font, R. L.&lt;/author&gt;&lt;author&gt;Enzinger, F. M.&lt;/author&gt;&lt;author&gt;Zimmerman, L. E.&lt;/author&gt;&lt;/authors&gt;&lt;/contributors&gt;&lt;titles&gt;&lt;title&gt;Extraskeletal mesenchymal chondrosarcoma&lt;/title&gt;&lt;secondary-title&gt;Arch Pathol&lt;/secondary-title&gt;&lt;/titles&gt;&lt;periodical&gt;&lt;full-title&gt;Arch Pathol&lt;/full-title&gt;&lt;/periodical&gt;&lt;pages&gt;336-40&lt;/pages&gt;&lt;volume&gt;95&lt;/volume&gt;&lt;number&gt;5&lt;/number&gt;&lt;edition&gt;1973/05/01&lt;/edition&gt;&lt;keywords&gt;&lt;keyword&gt;Adult&lt;/keyword&gt;&lt;keyword&gt;Aged&lt;/keyword&gt;&lt;keyword&gt;Cartilage/*pathology&lt;/keyword&gt;&lt;keyword&gt;Chondrosarcoma/*pathology&lt;/keyword&gt;&lt;keyword&gt;Connective Tissue/*pathology&lt;/keyword&gt;&lt;keyword&gt;Dura Mater/pathology&lt;/keyword&gt;&lt;keyword&gt;Female&lt;/keyword&gt;&lt;keyword&gt;Head and Neck Neoplasms/pathology&lt;/keyword&gt;&lt;keyword&gt;Humans&lt;/keyword&gt;&lt;keyword&gt;Male&lt;/keyword&gt;&lt;keyword&gt;Middle Aged&lt;/keyword&gt;&lt;keyword&gt;Neoplasm Metastasis&lt;/keyword&gt;&lt;keyword&gt;Orbital Neoplasms/pathology&lt;/keyword&gt;&lt;keyword&gt;Recurrence&lt;/keyword&gt;&lt;keyword&gt;Retroperitoneal Space/pathology&lt;/keyword&gt;&lt;keyword&gt;Thigh/pathology&lt;/keyword&gt;&lt;keyword&gt;Thoracic Neoplasms/pathology&lt;/keyword&gt;&lt;/keywords&gt;&lt;dates&gt;&lt;year&gt;1973&lt;/year&gt;&lt;pub-dates&gt;&lt;date&gt;May&lt;/date&gt;&lt;/pub-dates&gt;&lt;/dates&gt;&lt;isbn&gt;0363-0153 (Print)&amp;#xD;0363-0153&lt;/isbn&gt;&lt;accession-num&gt;4694076&lt;/accession-num&gt;&lt;urls&gt;&lt;/urls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9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9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2</w:t>
            </w:r>
          </w:p>
        </w:tc>
      </w:tr>
      <w:tr w:rsidR="00F61B78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el-Gindi et al., 1974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el-Gindi&lt;/Author&gt;&lt;Year&gt;1974&lt;/Year&gt;&lt;RecNum&gt;721&lt;/RecNum&gt;&lt;DisplayText&gt;[14]&lt;/DisplayText&gt;&lt;record&gt;&lt;rec-number&gt;721&lt;/rec-number&gt;&lt;foreign-keys&gt;&lt;key app="EN" db-id="zfpp29xd3wa0rcev5pexesr5xeexp5xr059z" timestamp="1609613269"&gt;721&lt;/key&gt;&lt;/foreign-keys&gt;&lt;ref-type name="Journal Article"&gt;17&lt;/ref-type&gt;&lt;contributors&gt;&lt;authors&gt;&lt;author&gt;el-Gindi, S.&lt;/author&gt;&lt;author&gt;Abd-el-Hafeez, M.&lt;/author&gt;&lt;author&gt;Salama, M.&lt;/author&gt;&lt;/authors&gt;&lt;/contributors&gt;&lt;titles&gt;&lt;title&gt;Extracranial skeletal metastases from an intracranial meningeal chondrosarcoma. Case report&lt;/title&gt;&lt;secondary-title&gt;J Neurosurg&lt;/secondary-title&gt;&lt;/titles&gt;&lt;periodical&gt;&lt;full-title&gt;J Neurosurg&lt;/full-title&gt;&lt;abbr-1&gt;Journal of neurosurgery&lt;/abbr-1&gt;&lt;/periodical&gt;&lt;pages&gt;651-3&lt;/pages&gt;&lt;volume&gt;40&lt;/volume&gt;&lt;number&gt;5&lt;/number&gt;&lt;edition&gt;1974/05/01&lt;/edition&gt;&lt;keywords&gt;&lt;keyword&gt;Adult&lt;/keyword&gt;&lt;keyword&gt;Bone Neoplasms/diagnostic imaging/*pathology/surgery&lt;/keyword&gt;&lt;keyword&gt;Brain Neoplasms/*pathology/radiotherapy/surgery&lt;/keyword&gt;&lt;keyword&gt;Chondrosarcoma/diagnostic imaging/*pathology/surgery&lt;/keyword&gt;&lt;keyword&gt;Femoral Neoplasms/diagnostic imaging/*pathology/radiotherapy/surgery&lt;/keyword&gt;&lt;keyword&gt;Humans&lt;/keyword&gt;&lt;keyword&gt;Male&lt;/keyword&gt;&lt;keyword&gt;Meninges/surgery&lt;/keyword&gt;&lt;keyword&gt;Neoplasm Metastasis&lt;/keyword&gt;&lt;keyword&gt;*Pelvic Bones&lt;/keyword&gt;&lt;keyword&gt;Pelvic Neoplasms/radiotherapy&lt;/keyword&gt;&lt;keyword&gt;Radiography&lt;/keyword&gt;&lt;/keywords&gt;&lt;dates&gt;&lt;year&gt;1974&lt;/year&gt;&lt;pub-dates&gt;&lt;date&gt;May&lt;/date&gt;&lt;/pub-dates&gt;&lt;/dates&gt;&lt;isbn&gt;0022-3085 (Print)&amp;#xD;0022-3085&lt;/isbn&gt;&lt;accession-num&gt;4817811&lt;/accession-num&gt;&lt;urls&gt;&lt;/urls&gt;&lt;electronic-resource-num&gt;10.3171/jns.1974.40.5.0651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4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3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otempor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8/na/8</w:t>
            </w:r>
          </w:p>
        </w:tc>
      </w:tr>
      <w:tr w:rsidR="00F61B78" w:rsidRPr="00A442D9" w:rsidTr="00F61B78">
        <w:trPr>
          <w:gridAfter w:val="1"/>
          <w:wAfter w:w="439" w:type="dxa"/>
          <w:trHeight w:val="56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cheithauer et al., 197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cheithauer&lt;/Author&gt;&lt;Year&gt;1978&lt;/Year&gt;&lt;RecNum&gt;695&lt;/RecNum&gt;&lt;DisplayText&gt;[52]&lt;/DisplayText&gt;&lt;record&gt;&lt;rec-number&gt;695&lt;/rec-number&gt;&lt;foreign-keys&gt;&lt;key app="EN" db-id="zfpp29xd3wa0rcev5pexesr5xeexp5xr059z" timestamp="1599643603"&gt;695&lt;/key&gt;&lt;/foreign-keys&gt;&lt;ref-type name="Journal Article"&gt;17&lt;/ref-type&gt;&lt;contributors&gt;&lt;authors&gt;&lt;author&gt;Scheithauer, B. W.&lt;/author&gt;&lt;author&gt;Rubinstein, L. J.&lt;/author&gt;&lt;/authors&gt;&lt;/contributors&gt;&lt;titles&gt;&lt;title&gt;Meningeal mesenchymal chondrosarcoma: report of 8 cases with review of the literature&lt;/title&gt;&lt;secondary-title&gt;Cancer&lt;/secondary-title&gt;&lt;alt-title&gt;Cancer&lt;/alt-title&gt;&lt;/titles&gt;&lt;periodical&gt;&lt;full-title&gt;Cancer&lt;/full-title&gt;&lt;/periodical&gt;&lt;alt-periodical&gt;&lt;full-title&gt;Cancer&lt;/full-title&gt;&lt;/alt-periodical&gt;&lt;pages&gt;2744-52&lt;/pages&gt;&lt;volume&gt;42&lt;/volume&gt;&lt;number&gt;6&lt;/number&gt;&lt;edition&gt;1978/12/01&lt;/edition&gt;&lt;keywords&gt;&lt;keyword&gt;Adolescent&lt;/keyword&gt;&lt;keyword&gt;Adult&lt;/keyword&gt;&lt;keyword&gt;Child&lt;/keyword&gt;&lt;keyword&gt;Child, Preschool&lt;/keyword&gt;&lt;keyword&gt;Chondrosarcoma/etiology/*pathology/therapy&lt;/keyword&gt;&lt;keyword&gt;Female&lt;/keyword&gt;&lt;keyword&gt;Humans&lt;/keyword&gt;&lt;keyword&gt;Male&lt;/keyword&gt;&lt;keyword&gt;Meningeal Neoplasms/etiology/*pathology/therapy&lt;/keyword&gt;&lt;keyword&gt;Middle Aged&lt;/keyword&gt;&lt;keyword&gt;Neoplasm Metastasis&lt;/keyword&gt;&lt;keyword&gt;Recurrence&lt;/keyword&gt;&lt;/keywords&gt;&lt;dates&gt;&lt;year&gt;1978&lt;/year&gt;&lt;pub-dates&gt;&lt;date&gt;Dec&lt;/date&gt;&lt;/pub-dates&gt;&lt;/dates&gt;&lt;isbn&gt;0008-543X (Print)&amp;#xD;0008-543x&lt;/isbn&gt;&lt;accession-num&gt;365318&lt;/accession-num&gt;&lt;urls&gt;&lt;/urls&gt;&lt;electronic-resource-num&gt;10.1002/1097-0142(197812)42:6&amp;lt;2744::aid-cncr2820420633&amp;gt;3.0.co;2-l&lt;/electronic-resource-num&gt;&lt;remote-database-provider&gt;NLM&lt;/remote-database-provider&gt;&lt;research-notes&gt;3/8; table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0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onvexity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8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0,27</w:t>
            </w:r>
          </w:p>
        </w:tc>
      </w:tr>
      <w:tr w:rsidR="00F61B78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cheithauer et al., 197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cheithauer&lt;/Author&gt;&lt;Year&gt;1978&lt;/Year&gt;&lt;RecNum&gt;695&lt;/RecNum&gt;&lt;DisplayText&gt;[52]&lt;/DisplayText&gt;&lt;record&gt;&lt;rec-number&gt;695&lt;/rec-number&gt;&lt;foreign-keys&gt;&lt;key app="EN" db-id="zfpp29xd3wa0rcev5pexesr5xeexp5xr059z" timestamp="1599643603"&gt;695&lt;/key&gt;&lt;/foreign-keys&gt;&lt;ref-type name="Journal Article"&gt;17&lt;/ref-type&gt;&lt;contributors&gt;&lt;authors&gt;&lt;author&gt;Scheithauer, B. W.&lt;/author&gt;&lt;author&gt;Rubinstein, L. J.&lt;/author&gt;&lt;/authors&gt;&lt;/contributors&gt;&lt;titles&gt;&lt;title&gt;Meningeal mesenchymal chondrosarcoma: report of 8 cases with review of the literature&lt;/title&gt;&lt;secondary-title&gt;Cancer&lt;/secondary-title&gt;&lt;alt-title&gt;Cancer&lt;/alt-title&gt;&lt;/titles&gt;&lt;periodical&gt;&lt;full-title&gt;Cancer&lt;/full-title&gt;&lt;/periodical&gt;&lt;alt-periodical&gt;&lt;full-title&gt;Cancer&lt;/full-title&gt;&lt;/alt-periodical&gt;&lt;pages&gt;2744-52&lt;/pages&gt;&lt;volume&gt;42&lt;/volume&gt;&lt;number&gt;6&lt;/number&gt;&lt;edition&gt;1978/12/01&lt;/edition&gt;&lt;keywords&gt;&lt;keyword&gt;Adolescent&lt;/keyword&gt;&lt;keyword&gt;Adult&lt;/keyword&gt;&lt;keyword&gt;Child&lt;/keyword&gt;&lt;keyword&gt;Child, Preschool&lt;/keyword&gt;&lt;keyword&gt;Chondrosarcoma/etiology/*pathology/therapy&lt;/keyword&gt;&lt;keyword&gt;Female&lt;/keyword&gt;&lt;keyword&gt;Humans&lt;/keyword&gt;&lt;keyword&gt;Male&lt;/keyword&gt;&lt;keyword&gt;Meningeal Neoplasms/etiology/*pathology/therapy&lt;/keyword&gt;&lt;keyword&gt;Middle Aged&lt;/keyword&gt;&lt;keyword&gt;Neoplasm Metastasis&lt;/keyword&gt;&lt;keyword&gt;Recurrence&lt;/keyword&gt;&lt;/keywords&gt;&lt;dates&gt;&lt;year&gt;1978&lt;/year&gt;&lt;pub-dates&gt;&lt;date&gt;Dec&lt;/date&gt;&lt;/pub-dates&gt;&lt;/dates&gt;&lt;isbn&gt;0008-543X (Print)&amp;#xD;0008-543x&lt;/isbn&gt;&lt;accession-num&gt;365318&lt;/accession-num&gt;&lt;urls&gt;&lt;/urls&gt;&lt;electronic-resource-num&gt;10.1002/1097-0142(197812)42:6&amp;lt;2744::aid-cncr2820420633&amp;gt;3.0.co;2-l&lt;/electronic-resource-num&gt;&lt;remote-database-provider&gt;NLM&lt;/remote-database-provider&gt;&lt;research-notes&gt;3/8; table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eral/sup./na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84</w:t>
            </w:r>
          </w:p>
        </w:tc>
      </w:tr>
      <w:tr w:rsidR="00F61B78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cheithauer et al., 197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cheithauer&lt;/Author&gt;&lt;Year&gt;1978&lt;/Year&gt;&lt;RecNum&gt;695&lt;/RecNum&gt;&lt;DisplayText&gt;[52]&lt;/DisplayText&gt;&lt;record&gt;&lt;rec-number&gt;695&lt;/rec-number&gt;&lt;foreign-keys&gt;&lt;key app="EN" db-id="zfpp29xd3wa0rcev5pexesr5xeexp5xr059z" timestamp="1599643603"&gt;695&lt;/key&gt;&lt;/foreign-keys&gt;&lt;ref-type name="Journal Article"&gt;17&lt;/ref-type&gt;&lt;contributors&gt;&lt;authors&gt;&lt;author&gt;Scheithauer, B. W.&lt;/author&gt;&lt;author&gt;Rubinstein, L. J.&lt;/author&gt;&lt;/authors&gt;&lt;/contributors&gt;&lt;titles&gt;&lt;title&gt;Meningeal mesenchymal chondrosarcoma: report of 8 cases with review of the literature&lt;/title&gt;&lt;secondary-title&gt;Cancer&lt;/secondary-title&gt;&lt;alt-title&gt;Cancer&lt;/alt-title&gt;&lt;/titles&gt;&lt;periodical&gt;&lt;full-title&gt;Cancer&lt;/full-title&gt;&lt;/periodical&gt;&lt;alt-periodical&gt;&lt;full-title&gt;Cancer&lt;/full-title&gt;&lt;/alt-periodical&gt;&lt;pages&gt;2744-52&lt;/pages&gt;&lt;volume&gt;42&lt;/volume&gt;&lt;number&gt;6&lt;/number&gt;&lt;edition&gt;1978/12/01&lt;/edition&gt;&lt;keywords&gt;&lt;keyword&gt;Adolescent&lt;/keyword&gt;&lt;keyword&gt;Adult&lt;/keyword&gt;&lt;keyword&gt;Child&lt;/keyword&gt;&lt;keyword&gt;Child, Preschool&lt;/keyword&gt;&lt;keyword&gt;Chondrosarcoma/etiology/*pathology/therapy&lt;/keyword&gt;&lt;keyword&gt;Female&lt;/keyword&gt;&lt;keyword&gt;Humans&lt;/keyword&gt;&lt;keyword&gt;Male&lt;/keyword&gt;&lt;keyword&gt;Meningeal Neoplasms/etiology/*pathology/therapy&lt;/keyword&gt;&lt;keyword&gt;Middle Aged&lt;/keyword&gt;&lt;keyword&gt;Neoplasm Metastasis&lt;/keyword&gt;&lt;keyword&gt;Recurrence&lt;/keyword&gt;&lt;/keywords&gt;&lt;dates&gt;&lt;year&gt;1978&lt;/year&gt;&lt;pub-dates&gt;&lt;date&gt;Dec&lt;/date&gt;&lt;/pub-dates&gt;&lt;/dates&gt;&lt;isbn&gt;0008-543X (Print)&amp;#xD;0008-543x&lt;/isbn&gt;&lt;accession-num&gt;365318&lt;/accession-num&gt;&lt;urls&gt;&lt;/urls&gt;&lt;electronic-resource-num&gt;10.1002/1097-0142(197812)42:6&amp;lt;2744::aid-cncr2820420633&amp;gt;3.0.co;2-l&lt;/electronic-resource-num&gt;&lt;remote-database-provider&gt;NLM&lt;/remote-database-provider&gt;&lt;research-notes&gt;3/8; table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7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inf./na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2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4</w:t>
            </w:r>
          </w:p>
        </w:tc>
      </w:tr>
      <w:tr w:rsidR="00F61B78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F61B78" w:rsidRPr="00A442D9" w:rsidRDefault="009E3E9B" w:rsidP="00502553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Zucker and Horoupian et al., 197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Zucker&lt;/Author&gt;&lt;Year&gt;1978&lt;/Year&gt;&lt;RecNum&gt;717&lt;/RecNum&gt;&lt;DisplayText&gt;[71]&lt;/DisplayText&gt;&lt;record&gt;&lt;rec-number&gt;717&lt;/rec-number&gt;&lt;foreign-keys&gt;&lt;key app="EN" db-id="zfpp29xd3wa0rcev5pexesr5xeexp5xr059z" timestamp="1609532914"&gt;717&lt;/key&gt;&lt;/foreign-keys&gt;&lt;ref-type name="Journal Article"&gt;17&lt;/ref-type&gt;&lt;contributors&gt;&lt;authors&gt;&lt;author&gt;Zucker, D. K.&lt;/author&gt;&lt;author&gt;Horoupian, D. S.&lt;/author&gt;&lt;/authors&gt;&lt;/contributors&gt;&lt;titles&gt;&lt;title&gt;Dural mesenchymal chondrosarcoma. Case report&lt;/title&gt;&lt;secondary-title&gt;J Neurosurg&lt;/secondary-title&gt;&lt;/titles&gt;&lt;periodical&gt;&lt;full-title&gt;J Neurosurg&lt;/full-title&gt;&lt;abbr-1&gt;Journal of neurosurgery&lt;/abbr-1&gt;&lt;/periodical&gt;&lt;pages&gt;829-33&lt;/pages&gt;&lt;volume&gt;48&lt;/volume&gt;&lt;number&gt;5&lt;/number&gt;&lt;edition&gt;1978/05/01&lt;/edition&gt;&lt;keywords&gt;&lt;keyword&gt;Adult&lt;/keyword&gt;&lt;keyword&gt;Chondrosarcoma/*pathology&lt;/keyword&gt;&lt;keyword&gt;Hemangiopericytoma/*pathology&lt;/keyword&gt;&lt;keyword&gt;Humans&lt;/keyword&gt;&lt;keyword&gt;Male&lt;/keyword&gt;&lt;keyword&gt;Meningeal Neoplasms/*pathology&lt;/keyword&gt;&lt;/keywords&gt;&lt;dates&gt;&lt;year&gt;1978&lt;/year&gt;&lt;pub-dates&gt;&lt;date&gt;May&lt;/date&gt;&lt;/pub-dates&gt;&lt;/dates&gt;&lt;isbn&gt;0022-3085 (Print)&amp;#xD;0022-3085&lt;/isbn&gt;&lt;accession-num&gt;641561&lt;/accession-num&gt;&lt;urls&gt;&lt;/urls&gt;&lt;electronic-resource-num&gt;10.3171/jns.1978.48.5.0829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7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9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Occipital/sup./na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F61B78" w:rsidRPr="00A442D9" w:rsidRDefault="00F61B78" w:rsidP="00502553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ollo et al., 1979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Rollo&lt;/Author&gt;&lt;Year&gt;1979&lt;/Year&gt;&lt;RecNum&gt;716&lt;/RecNum&gt;&lt;DisplayText&gt;[46]&lt;/DisplayText&gt;&lt;record&gt;&lt;rec-number&gt;716&lt;/rec-number&gt;&lt;foreign-keys&gt;&lt;key app="EN" db-id="zfpp29xd3wa0rcev5pexesr5xeexp5xr059z" timestamp="1609532756"&gt;716&lt;/key&gt;&lt;/foreign-keys&gt;&lt;ref-type name="Journal Article"&gt;17&lt;/ref-type&gt;&lt;contributors&gt;&lt;authors&gt;&lt;author&gt;Rollo, J. L.&lt;/author&gt;&lt;author&gt;Green, W. R.&lt;/author&gt;&lt;author&gt;Kahn, L. B.&lt;/author&gt;&lt;/authors&gt;&lt;/contributors&gt;&lt;titles&gt;&lt;title&gt;Primary meningeal mesenchymal chondrosarcoma&lt;/title&gt;&lt;secondary-title&gt;Arch Pathol Lab Med&lt;/secondary-title&gt;&lt;/titles&gt;&lt;periodical&gt;&lt;full-title&gt;Arch Pathol Lab Med&lt;/full-title&gt;&lt;/periodical&gt;&lt;pages&gt;239-43&lt;/pages&gt;&lt;volume&gt;103&lt;/volume&gt;&lt;number&gt;5&lt;/number&gt;&lt;edition&gt;1979/05/01&lt;/edition&gt;&lt;keywords&gt;&lt;keyword&gt;Child&lt;/keyword&gt;&lt;keyword&gt;Chondrosarcoma/diagnosis/*pathology&lt;/keyword&gt;&lt;keyword&gt;Diagnosis, Differential&lt;/keyword&gt;&lt;keyword&gt;Hemangiosarcoma/diagnosis&lt;/keyword&gt;&lt;keyword&gt;Humans&lt;/keyword&gt;&lt;keyword&gt;Male&lt;/keyword&gt;&lt;keyword&gt;Meningeal Neoplasms/*pathology&lt;/keyword&gt;&lt;keyword&gt;Meninges/pathology&lt;/keyword&gt;&lt;keyword&gt;Mesenchymoma/*pathology&lt;/keyword&gt;&lt;keyword&gt;Neoplasm Metastasis&lt;/keyword&gt;&lt;/keywords&gt;&lt;dates&gt;&lt;year&gt;1979&lt;/year&gt;&lt;pub-dates&gt;&lt;date&gt;May&lt;/date&gt;&lt;/pub-dates&gt;&lt;/dates&gt;&lt;isbn&gt;0003-9985 (Print)&amp;#xD;0003-9985&lt;/isbn&gt;&lt;accession-num&gt;582258&lt;/accession-num&gt;&lt;urls&gt;&lt;/urls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6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1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o-occipital/sup./na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96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Heros et al., 198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Heros&lt;/Author&gt;&lt;Year&gt;1980&lt;/Year&gt;&lt;RecNum&gt;694&lt;/RecNum&gt;&lt;DisplayText&gt;[22]&lt;/DisplayText&gt;&lt;record&gt;&lt;rec-number&gt;694&lt;/rec-number&gt;&lt;foreign-keys&gt;&lt;key app="EN" db-id="zfpp29xd3wa0rcev5pexesr5xeexp5xr059z" timestamp="1599643603"&gt;694&lt;/key&gt;&lt;/foreign-keys&gt;&lt;ref-type name="Journal Article"&gt;17&lt;/ref-type&gt;&lt;contributors&gt;&lt;authors&gt;&lt;author&gt;Heros, R. C.&lt;/author&gt;&lt;author&gt;Martinez, A. J.&lt;/author&gt;&lt;author&gt;Ahn, H. S.&lt;/author&gt;&lt;/authors&gt;&lt;/contributors&gt;&lt;titles&gt;&lt;title&gt;Intracranial mesenchymal chondrosarcoma&lt;/title&gt;&lt;secondary-title&gt;Surg Neurol&lt;/secondary-title&gt;&lt;alt-title&gt;Surgical neurology&lt;/alt-title&gt;&lt;/titles&gt;&lt;periodical&gt;&lt;full-title&gt;Surg Neurol&lt;/full-title&gt;&lt;abbr-1&gt;Surgical neurology&lt;/abbr-1&gt;&lt;/periodical&gt;&lt;alt-periodical&gt;&lt;full-title&gt;Surg Neurol&lt;/full-title&gt;&lt;abbr-1&gt;Surgical neurology&lt;/abbr-1&gt;&lt;/alt-periodical&gt;&lt;pages&gt;311-7&lt;/pages&gt;&lt;volume&gt;14&lt;/volume&gt;&lt;number&gt;4&lt;/number&gt;&lt;edition&gt;1980/10/01&lt;/edition&gt;&lt;keywords&gt;&lt;keyword&gt;Adult&lt;/keyword&gt;&lt;keyword&gt;Brain Neoplasms/diagnostic imaging/pathology/*surgery&lt;/keyword&gt;&lt;keyword&gt;Chondrosarcoma/diagnostic imaging/pathology/*surgery&lt;/keyword&gt;&lt;keyword&gt;Diagnosis, Differential&lt;/keyword&gt;&lt;keyword&gt;Female&lt;/keyword&gt;&lt;keyword&gt;Humans&lt;/keyword&gt;&lt;keyword&gt;Intracranial Arteriovenous Malformations/diagnostic imaging&lt;/keyword&gt;&lt;keyword&gt;Radiography&lt;/keyword&gt;&lt;/keywords&gt;&lt;dates&gt;&lt;year&gt;1980&lt;/year&gt;&lt;pub-dates&gt;&lt;date&gt;Oct&lt;/date&gt;&lt;/pub-dates&gt;&lt;/dates&gt;&lt;isbn&gt;0090-3019 (Print)&amp;#xD;0090-3019&lt;/isbn&gt;&lt;accession-num&gt;7434199&lt;/accession-num&gt;&lt;urls&gt;&lt;/urls&gt;&lt;remote-database-provider&gt;NLM&lt;/remote-database-provider&gt;&lt;research-notes&gt;no abstract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asagit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3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0,1</w:t>
            </w:r>
          </w:p>
        </w:tc>
      </w:tr>
      <w:tr w:rsidR="009E3E9B" w:rsidRPr="00A442D9" w:rsidTr="009E3E9B">
        <w:trPr>
          <w:gridAfter w:val="1"/>
          <w:wAfter w:w="439" w:type="dxa"/>
          <w:trHeight w:val="300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Heros et al., 198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Heros&lt;/Author&gt;&lt;Year&gt;1980&lt;/Year&gt;&lt;RecNum&gt;694&lt;/RecNum&gt;&lt;DisplayText&gt;[22]&lt;/DisplayText&gt;&lt;record&gt;&lt;rec-number&gt;694&lt;/rec-number&gt;&lt;foreign-keys&gt;&lt;key app="EN" db-id="zfpp29xd3wa0rcev5pexesr5xeexp5xr059z" timestamp="1599643603"&gt;694&lt;/key&gt;&lt;/foreign-keys&gt;&lt;ref-type name="Journal Article"&gt;17&lt;/ref-type&gt;&lt;contributors&gt;&lt;authors&gt;&lt;author&gt;Heros, R. C.&lt;/author&gt;&lt;author&gt;Martinez, A. J.&lt;/author&gt;&lt;author&gt;Ahn, H. S.&lt;/author&gt;&lt;/authors&gt;&lt;/contributors&gt;&lt;titles&gt;&lt;title&gt;Intracranial mesenchymal chondrosarcoma&lt;/title&gt;&lt;secondary-title&gt;Surg Neurol&lt;/secondary-title&gt;&lt;alt-title&gt;Surgical neurology&lt;/alt-title&gt;&lt;/titles&gt;&lt;periodical&gt;&lt;full-title&gt;Surg Neurol&lt;/full-title&gt;&lt;abbr-1&gt;Surgical neurology&lt;/abbr-1&gt;&lt;/periodical&gt;&lt;alt-periodical&gt;&lt;full-title&gt;Surg Neurol&lt;/full-title&gt;&lt;abbr-1&gt;Surgical neurology&lt;/abbr-1&gt;&lt;/alt-periodical&gt;&lt;pages&gt;311-7&lt;/pages&gt;&lt;volume&gt;14&lt;/volume&gt;&lt;number&gt;4&lt;/number&gt;&lt;edition&gt;1980/10/01&lt;/edition&gt;&lt;keywords&gt;&lt;keyword&gt;Adult&lt;/keyword&gt;&lt;keyword&gt;Brain Neoplasms/diagnostic imaging/pathology/*surgery&lt;/keyword&gt;&lt;keyword&gt;Chondrosarcoma/diagnostic imaging/pathology/*surgery&lt;/keyword&gt;&lt;keyword&gt;Diagnosis, Differential&lt;/keyword&gt;&lt;keyword&gt;Female&lt;/keyword&gt;&lt;keyword&gt;Humans&lt;/keyword&gt;&lt;keyword&gt;Intracranial Arteriovenous Malformations/diagnostic imaging&lt;/keyword&gt;&lt;keyword&gt;Radiography&lt;/keyword&gt;&lt;/keywords&gt;&lt;dates&gt;&lt;year&gt;1980&lt;/year&gt;&lt;pub-dates&gt;&lt;date&gt;Oct&lt;/date&gt;&lt;/pub-dates&gt;&lt;/dates&gt;&lt;isbn&gt;0090-3019 (Print)&amp;#xD;0090-3019&lt;/isbn&gt;&lt;accession-num&gt;7434199&lt;/accession-num&gt;&lt;urls&gt;&lt;/urls&gt;&lt;remote-database-provider&gt;NLM&lt;/remote-database-provider&gt;&lt;research-notes&gt;no abstract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3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5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4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Heros et al., 198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Heros&lt;/Author&gt;&lt;Year&gt;1980&lt;/Year&gt;&lt;RecNum&gt;694&lt;/RecNum&gt;&lt;DisplayText&gt;[22]&lt;/DisplayText&gt;&lt;record&gt;&lt;rec-number&gt;694&lt;/rec-number&gt;&lt;foreign-keys&gt;&lt;key app="EN" db-id="zfpp29xd3wa0rcev5pexesr5xeexp5xr059z" timestamp="1599643603"&gt;694&lt;/key&gt;&lt;/foreign-keys&gt;&lt;ref-type name="Journal Article"&gt;17&lt;/ref-type&gt;&lt;contributors&gt;&lt;authors&gt;&lt;author&gt;Heros, R. C.&lt;/author&gt;&lt;author&gt;Martinez, A. J.&lt;/author&gt;&lt;author&gt;Ahn, H. S.&lt;/author&gt;&lt;/authors&gt;&lt;/contributors&gt;&lt;titles&gt;&lt;title&gt;Intracranial mesenchymal chondrosarcoma&lt;/title&gt;&lt;secondary-title&gt;Surg Neurol&lt;/secondary-title&gt;&lt;alt-title&gt;Surgical neurology&lt;/alt-title&gt;&lt;/titles&gt;&lt;periodical&gt;&lt;full-title&gt;Surg Neurol&lt;/full-title&gt;&lt;abbr-1&gt;Surgical neurology&lt;/abbr-1&gt;&lt;/periodical&gt;&lt;alt-periodical&gt;&lt;full-title&gt;Surg Neurol&lt;/full-title&gt;&lt;abbr-1&gt;Surgical neurology&lt;/abbr-1&gt;&lt;/alt-periodical&gt;&lt;pages&gt;311-7&lt;/pages&gt;&lt;volume&gt;14&lt;/volume&gt;&lt;number&gt;4&lt;/number&gt;&lt;edition&gt;1980/10/01&lt;/edition&gt;&lt;keywords&gt;&lt;keyword&gt;Adult&lt;/keyword&gt;&lt;keyword&gt;Brain Neoplasms/diagnostic imaging/pathology/*surgery&lt;/keyword&gt;&lt;keyword&gt;Chondrosarcoma/diagnostic imaging/pathology/*surgery&lt;/keyword&gt;&lt;keyword&gt;Diagnosis, Differential&lt;/keyword&gt;&lt;keyword&gt;Female&lt;/keyword&gt;&lt;keyword&gt;Humans&lt;/keyword&gt;&lt;keyword&gt;Intracranial Arteriovenous Malformations/diagnostic imaging&lt;/keyword&gt;&lt;keyword&gt;Radiography&lt;/keyword&gt;&lt;/keywords&gt;&lt;dates&gt;&lt;year&gt;1980&lt;/year&gt;&lt;pub-dates&gt;&lt;date&gt;Oct&lt;/date&gt;&lt;/pub-dates&gt;&lt;/dates&gt;&lt;isbn&gt;0090-3019 (Print)&amp;#xD;0090-3019&lt;/isbn&gt;&lt;accession-num&gt;7434199&lt;/accession-num&gt;&lt;urls&gt;&lt;/urls&gt;&lt;remote-database-provider&gt;NLM&lt;/remote-database-provider&gt;&lt;research-notes&gt;no abstract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6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erebellum/inf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3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Heros et al., 198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Heros&lt;/Author&gt;&lt;Year&gt;1980&lt;/Year&gt;&lt;RecNum&gt;694&lt;/RecNum&gt;&lt;DisplayText&gt;[22]&lt;/DisplayText&gt;&lt;record&gt;&lt;rec-number&gt;694&lt;/rec-number&gt;&lt;foreign-keys&gt;&lt;key app="EN" db-id="zfpp29xd3wa0rcev5pexesr5xeexp5xr059z" timestamp="1599643603"&gt;694&lt;/key&gt;&lt;/foreign-keys&gt;&lt;ref-type name="Journal Article"&gt;17&lt;/ref-type&gt;&lt;contributors&gt;&lt;authors&gt;&lt;author&gt;Heros, R. C.&lt;/author&gt;&lt;author&gt;Martinez, A. J.&lt;/author&gt;&lt;author&gt;Ahn, H. S.&lt;/author&gt;&lt;/authors&gt;&lt;/contributors&gt;&lt;titles&gt;&lt;title&gt;Intracranial mesenchymal chondrosarcoma&lt;/title&gt;&lt;secondary-title&gt;Surg Neurol&lt;/secondary-title&gt;&lt;alt-title&gt;Surgical neurology&lt;/alt-title&gt;&lt;/titles&gt;&lt;periodical&gt;&lt;full-title&gt;Surg Neurol&lt;/full-title&gt;&lt;abbr-1&gt;Surgical neurology&lt;/abbr-1&gt;&lt;/periodical&gt;&lt;alt-periodical&gt;&lt;full-title&gt;Surg Neurol&lt;/full-title&gt;&lt;abbr-1&gt;Surgical neurology&lt;/abbr-1&gt;&lt;/alt-periodical&gt;&lt;pages&gt;311-7&lt;/pages&gt;&lt;volume&gt;14&lt;/volume&gt;&lt;number&gt;4&lt;/number&gt;&lt;edition&gt;1980/10/01&lt;/edition&gt;&lt;keywords&gt;&lt;keyword&gt;Adult&lt;/keyword&gt;&lt;keyword&gt;Brain Neoplasms/diagnostic imaging/pathology/*surgery&lt;/keyword&gt;&lt;keyword&gt;Chondrosarcoma/diagnostic imaging/pathology/*surgery&lt;/keyword&gt;&lt;keyword&gt;Diagnosis, Differential&lt;/keyword&gt;&lt;keyword&gt;Female&lt;/keyword&gt;&lt;keyword&gt;Humans&lt;/keyword&gt;&lt;keyword&gt;Intracranial Arteriovenous Malformations/diagnostic imaging&lt;/keyword&gt;&lt;keyword&gt;Radiography&lt;/keyword&gt;&lt;/keywords&gt;&lt;dates&gt;&lt;year&gt;1980&lt;/year&gt;&lt;pub-dates&gt;&lt;date&gt;Oct&lt;/date&gt;&lt;/pub-dates&gt;&lt;/dates&gt;&lt;isbn&gt;0090-3019 (Print)&amp;#xD;0090-3019&lt;/isbn&gt;&lt;accession-num&gt;7434199&lt;/accession-num&gt;&lt;urls&gt;&lt;/urls&gt;&lt;remote-database-provider&gt;NLM&lt;/remote-database-provider&gt;&lt;research-notes&gt;no abstract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3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id wing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3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6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Harwood et al., 198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Harwood&lt;/Author&gt;&lt;Year&gt;1981&lt;/Year&gt;&lt;RecNum&gt;724&lt;/RecNum&gt;&lt;DisplayText&gt;[20]&lt;/DisplayText&gt;&lt;record&gt;&lt;rec-number&gt;724&lt;/rec-number&gt;&lt;foreign-keys&gt;&lt;key app="EN" db-id="zfpp29xd3wa0rcev5pexesr5xeexp5xr059z" timestamp="1610571875"&gt;724&lt;/key&gt;&lt;/foreign-keys&gt;&lt;ref-type name="Journal Article"&gt;17&lt;/ref-type&gt;&lt;contributors&gt;&lt;authors&gt;&lt;author&gt;Harwood, A. R.&lt;/author&gt;&lt;author&gt;Krajbich, J. I.&lt;/author&gt;&lt;author&gt;Fornasier, V. L.&lt;/author&gt;&lt;/authors&gt;&lt;/contributors&gt;&lt;titles&gt;&lt;title&gt;Mesenchymal chondrosarcoma: a report of 17 cases&lt;/title&gt;&lt;secondary-title&gt;Clin Orthop Relat Res&lt;/secondary-title&gt;&lt;/titles&gt;&lt;periodical&gt;&lt;full-title&gt;Clin Orthop Relat Res&lt;/full-title&gt;&lt;/periodical&gt;&lt;pages&gt;144-8&lt;/pages&gt;&lt;number&gt;158&lt;/number&gt;&lt;edition&gt;1981/07/01&lt;/edition&gt;&lt;keywords&gt;&lt;keyword&gt;Adult&lt;/keyword&gt;&lt;keyword&gt;Aged&lt;/keyword&gt;&lt;keyword&gt;Chondrosarcoma/mortality/*pathology/therapy&lt;/keyword&gt;&lt;keyword&gt;Female&lt;/keyword&gt;&lt;keyword&gt;Follow-Up Studies&lt;/keyword&gt;&lt;keyword&gt;Humans&lt;/keyword&gt;&lt;keyword&gt;Male&lt;/keyword&gt;&lt;keyword&gt;Pain&lt;/keyword&gt;&lt;keyword&gt;Prognosis&lt;/keyword&gt;&lt;/keywords&gt;&lt;dates&gt;&lt;year&gt;1981&lt;/year&gt;&lt;pub-dates&gt;&lt;date&gt;Jul-Aug&lt;/date&gt;&lt;/pub-dates&gt;&lt;/dates&gt;&lt;isbn&gt;0009-921X (Print)&amp;#xD;0009-921x&lt;/isbn&gt;&lt;accession-num&gt;7273513&lt;/accession-num&gt;&lt;urls&gt;&lt;/urls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0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2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erebellum/inf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Kubota et al., 1982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Kubota&lt;/Author&gt;&lt;Year&gt;1982&lt;/Year&gt;&lt;RecNum&gt;693&lt;/RecNum&gt;&lt;DisplayText&gt;[26]&lt;/DisplayText&gt;&lt;record&gt;&lt;rec-number&gt;693&lt;/rec-number&gt;&lt;foreign-keys&gt;&lt;key app="EN" db-id="zfpp29xd3wa0rcev5pexesr5xeexp5xr059z" timestamp="1599643603"&gt;693&lt;/key&gt;&lt;/foreign-keys&gt;&lt;ref-type name="Journal Article"&gt;17&lt;/ref-type&gt;&lt;contributors&gt;&lt;authors&gt;&lt;author&gt;Kubota, T.&lt;/author&gt;&lt;author&gt;Hayashi, M.&lt;/author&gt;&lt;author&gt;Yamamoto, S.&lt;/author&gt;&lt;/authors&gt;&lt;/contributors&gt;&lt;titles&gt;&lt;title&gt;Primary intracranial mesenchymal chondrosarcoma: case report with review of the literature&lt;/title&gt;&lt;secondary-title&gt;Neurosurgery&lt;/secondary-title&gt;&lt;alt-title&gt;Neurosurgery&lt;/alt-title&gt;&lt;/titles&gt;&lt;periodical&gt;&lt;full-title&gt;Neurosurgery&lt;/full-title&gt;&lt;/periodical&gt;&lt;alt-periodical&gt;&lt;full-title&gt;Neurosurgery&lt;/full-title&gt;&lt;/alt-periodical&gt;&lt;pages&gt;105-10&lt;/pages&gt;&lt;volume&gt;10&lt;/volume&gt;&lt;number&gt;1&lt;/number&gt;&lt;edition&gt;1982/01/01&lt;/edition&gt;&lt;keywords&gt;&lt;keyword&gt;Adult&lt;/keyword&gt;&lt;keyword&gt;Bone Neoplasms/secondary&lt;/keyword&gt;&lt;keyword&gt;Brain Neoplasms/*pathology&lt;/keyword&gt;&lt;keyword&gt;Chondrosarcoma/*pathology/secondary&lt;/keyword&gt;&lt;keyword&gt;Female&lt;/keyword&gt;&lt;keyword&gt;Humans&lt;/keyword&gt;&lt;keyword&gt;Humerus&lt;/keyword&gt;&lt;keyword&gt;Lung Neoplasms/secondary&lt;/keyword&gt;&lt;/keywords&gt;&lt;dates&gt;&lt;year&gt;1982&lt;/year&gt;&lt;pub-dates&gt;&lt;date&gt;Jan&lt;/date&gt;&lt;/pub-dates&gt;&lt;/dates&gt;&lt;isbn&gt;0148-396X (Print)&amp;#xD;0148-396x&lt;/isbn&gt;&lt;accession-num&gt;7057966&lt;/accession-num&gt;&lt;urls&gt;&lt;/urls&gt;&lt;remote-database-provider&gt;NLM&lt;/remote-database-provider&gt;&lt;research-notes&gt;no abstract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6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8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84</w:t>
            </w:r>
          </w:p>
        </w:tc>
      </w:tr>
      <w:tr w:rsidR="009E3E9B" w:rsidRPr="00A442D9" w:rsidTr="009E3E9B">
        <w:trPr>
          <w:gridAfter w:val="1"/>
          <w:wAfter w:w="439" w:type="dxa"/>
          <w:trHeight w:val="187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odda and Franklin et al., 1984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Rodda&lt;/Author&gt;&lt;Year&gt;1984&lt;/Year&gt;&lt;RecNum&gt;355&lt;/RecNum&gt;&lt;DisplayText&gt;[45]&lt;/DisplayText&gt;&lt;record&gt;&lt;rec-number&gt;355&lt;/rec-number&gt;&lt;foreign-keys&gt;&lt;key app="EN" db-id="zfpp29xd3wa0rcev5pexesr5xeexp5xr059z" timestamp="1499272726"&gt;355&lt;/key&gt;&lt;/foreign-keys&gt;&lt;ref-type name="Journal Article"&gt;17&lt;/ref-type&gt;&lt;contributors&gt;&lt;authors&gt;&lt;author&gt;Rodda, R. A.&lt;/author&gt;&lt;author&gt;Franklin, C. I.&lt;/author&gt;&lt;/authors&gt;&lt;/contributors&gt;&lt;titles&gt;&lt;title&gt;Intracranial meningeal chondrosarcoma--probable mesenchymal type&lt;/title&gt;&lt;secondary-title&gt;Aust N Z J Surg&lt;/secondary-title&gt;&lt;alt-title&gt;The Australian and New Zealand journal of surgery&lt;/alt-title&gt;&lt;/titles&gt;&lt;periodical&gt;&lt;full-title&gt;Aust N Z J Surg&lt;/full-title&gt;&lt;abbr-1&gt;The Australian and New Zealand journal of surgery&lt;/abbr-1&gt;&lt;/periodical&gt;&lt;alt-periodical&gt;&lt;full-title&gt;Aust N Z J Surg&lt;/full-title&gt;&lt;abbr-1&gt;The Australian and New Zealand journal of surgery&lt;/abbr-1&gt;&lt;/alt-periodical&gt;&lt;pages&gt;387-90&lt;/pages&gt;&lt;volume&gt;54&lt;/volume&gt;&lt;number&gt;4&lt;/number&gt;&lt;keywords&gt;&lt;keyword&gt;Brain Neoplasms/*pathology/radiotherapy/surgery&lt;/keyword&gt;&lt;keyword&gt;Child&lt;/keyword&gt;&lt;keyword&gt;Chondrosarcoma/*pathology/radiotherapy/surgery&lt;/keyword&gt;&lt;keyword&gt;Combined Modality Therapy&lt;/keyword&gt;&lt;keyword&gt;Female&lt;/keyword&gt;&lt;keyword&gt;Humans&lt;/keyword&gt;&lt;keyword&gt;Meningeal Neoplasms/*pathology/radiotherapy/surgery&lt;/keyword&gt;&lt;/keywords&gt;&lt;dates&gt;&lt;year&gt;1984&lt;/year&gt;&lt;pub-dates&gt;&lt;date&gt;Aug&lt;/date&gt;&lt;/pub-dates&gt;&lt;/dates&gt;&lt;isbn&gt;0004-8682 (Print)&amp;#xD;0004-8682 (Linking)&lt;/isbn&gt;&lt;accession-num&gt;6593035&lt;/accession-num&gt;&lt;urls&gt;&lt;related-urls&gt;&lt;url&gt;http://www.ncbi.nlm.nih.gov/pubmed/6593035&lt;/url&gt;&lt;/related-urls&gt;&lt;/url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3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Hassounah et al., 1985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Hassounah&lt;/Author&gt;&lt;Year&gt;1985&lt;/Year&gt;&lt;RecNum&gt;692&lt;/RecNum&gt;&lt;DisplayText&gt;[21]&lt;/DisplayText&gt;&lt;record&gt;&lt;rec-number&gt;692&lt;/rec-number&gt;&lt;foreign-keys&gt;&lt;key app="EN" db-id="zfpp29xd3wa0rcev5pexesr5xeexp5xr059z" timestamp="1599643603"&gt;692&lt;/key&gt;&lt;/foreign-keys&gt;&lt;ref-type name="Journal Article"&gt;17&lt;/ref-type&gt;&lt;contributors&gt;&lt;authors&gt;&lt;author&gt;Hassounah, M.&lt;/author&gt;&lt;author&gt;Al-Mefty, O.&lt;/author&gt;&lt;author&gt;Akhtar, M.&lt;/author&gt;&lt;author&gt;Jinkins, J. R.&lt;/author&gt;&lt;author&gt;Fox, J. L.&lt;/author&gt;&lt;/authors&gt;&lt;/contributors&gt;&lt;titles&gt;&lt;title&gt;Primary cranial and intracranial chondrosarcoma. A survey&lt;/title&gt;&lt;secondary-title&gt;Acta Neurochir (Wien)&lt;/secondary-title&gt;&lt;alt-title&gt;Acta neurochirurgica&lt;/alt-title&gt;&lt;/titles&gt;&lt;alt-periodical&gt;&lt;full-title&gt;Acta Neurochirurgica&lt;/full-title&gt;&lt;/alt-periodical&gt;&lt;pages&gt;123-32&lt;/pages&gt;&lt;volume&gt;78&lt;/volume&gt;&lt;number&gt;3-4&lt;/number&gt;&lt;edition&gt;1985/01/01&lt;/edition&gt;&lt;keywords&gt;&lt;keyword&gt;Adult&lt;/keyword&gt;&lt;keyword&gt;Aged&lt;/keyword&gt;&lt;keyword&gt;*Bibliographies as Topic&lt;/keyword&gt;&lt;keyword&gt;Brain Neoplasms/diagnostic imaging/*pathology/radiotherapy/surgery&lt;/keyword&gt;&lt;keyword&gt;Chondrosarcoma/diagnostic imaging/*pathology/radiotherapy/surgery&lt;/keyword&gt;&lt;keyword&gt;Female&lt;/keyword&gt;&lt;keyword&gt;Humans&lt;/keyword&gt;&lt;keyword&gt;Male&lt;/keyword&gt;&lt;keyword&gt;Skull/diagnostic imaging&lt;/keyword&gt;&lt;keyword&gt;Skull Neoplasms/diagnostic imaging/*pathology/radiotherapy/surgery&lt;/keyword&gt;&lt;keyword&gt;Tomography, X-Ray Computed&lt;/keyword&gt;&lt;/keywords&gt;&lt;dates&gt;&lt;year&gt;1985&lt;/year&gt;&lt;/dates&gt;&lt;isbn&gt;0001-6268 (Print)&amp;#xD;0001-6268&lt;/isbn&gt;&lt;accession-num&gt;3911744&lt;/accession-num&gt;&lt;urls&gt;&lt;/urls&gt;&lt;electronic-resource-num&gt;10.1007/bf01808691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5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etrous pyramid and jugular foramen/inf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1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gata et al., 198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Nagata&lt;/Author&gt;&lt;Year&gt;1986&lt;/Year&gt;&lt;RecNum&gt;714&lt;/RecNum&gt;&lt;DisplayText&gt;[36]&lt;/DisplayText&gt;&lt;record&gt;&lt;rec-number&gt;714&lt;/rec-number&gt;&lt;foreign-keys&gt;&lt;key app="EN" db-id="zfpp29xd3wa0rcev5pexesr5xeexp5xr059z" timestamp="1609531857"&gt;714&lt;/key&gt;&lt;/foreign-keys&gt;&lt;ref-type name="Journal Article"&gt;17&lt;/ref-type&gt;&lt;contributors&gt;&lt;authors&gt;&lt;author&gt;Nagata, S.&lt;/author&gt;&lt;author&gt;Sawada, K.&lt;/author&gt;&lt;author&gt;Kitamura, K.&lt;/author&gt;&lt;/authors&gt;&lt;/contributors&gt;&lt;titles&gt;&lt;title&gt;Chondrosarcoma arising from the falx cerebri&lt;/title&gt;&lt;secondary-title&gt;Surg Neurol&lt;/secondary-title&gt;&lt;/titles&gt;&lt;periodical&gt;&lt;full-title&gt;Surg Neurol&lt;/full-title&gt;&lt;abbr-1&gt;Surgical neurology&lt;/abbr-1&gt;&lt;/periodical&gt;&lt;pages&gt;505-9&lt;/pages&gt;&lt;volume&gt;25&lt;/volume&gt;&lt;number&gt;5&lt;/number&gt;&lt;edition&gt;1986/05/01&lt;/edition&gt;&lt;keywords&gt;&lt;keyword&gt;Adolescent&lt;/keyword&gt;&lt;keyword&gt;Brain Neoplasms/*pathology&lt;/keyword&gt;&lt;keyword&gt;Chondrosarcoma/*pathology&lt;/keyword&gt;&lt;keyword&gt;Humans&lt;/keyword&gt;&lt;keyword&gt;Male&lt;/keyword&gt;&lt;/keywords&gt;&lt;dates&gt;&lt;year&gt;1986&lt;/year&gt;&lt;pub-dates&gt;&lt;date&gt;May&lt;/date&gt;&lt;/pub-dates&gt;&lt;/dates&gt;&lt;isbn&gt;0090-3019 (Print)&amp;#xD;0090-3019&lt;/isbn&gt;&lt;accession-num&gt;3961667&lt;/accession-num&gt;&lt;urls&gt;&lt;/urls&gt;&lt;electronic-resource-num&gt;10.1016/0090-3019(86)90092-3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6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alx cerebri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6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kes et al., 1987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Nokes&lt;/Author&gt;&lt;Year&gt;1987&lt;/Year&gt;&lt;RecNum&gt;353&lt;/RecNum&gt;&lt;DisplayText&gt;[38]&lt;/DisplayText&gt;&lt;record&gt;&lt;rec-number&gt;353&lt;/rec-number&gt;&lt;foreign-keys&gt;&lt;key app="EN" db-id="zfpp29xd3wa0rcev5pexesr5xeexp5xr059z" timestamp="1499272726"&gt;353&lt;/key&gt;&lt;/foreign-keys&gt;&lt;ref-type name="Journal Article"&gt;17&lt;/ref-type&gt;&lt;contributors&gt;&lt;authors&gt;&lt;author&gt;Nokes, S. R.&lt;/author&gt;&lt;author&gt;Dauito, R.&lt;/author&gt;&lt;author&gt;Murtagh, F. R.&lt;/author&gt;&lt;author&gt;Love, L. C.&lt;/author&gt;&lt;author&gt;Arrington, J. A.&lt;/author&gt;&lt;/authors&gt;&lt;/contributors&gt;&lt;auth-address&gt;Department of Radiology, University of South Florida, College of Medicine, Tampa 33612.&lt;/auth-address&gt;&lt;titles&gt;&lt;title&gt;Intracranial mesenchymal chondrosarcoma&lt;/title&gt;&lt;secondary-title&gt;AJNR Am J Neuroradiol&lt;/secondary-title&gt;&lt;alt-title&gt;AJNR. American journal of neuroradiology&lt;/alt-title&gt;&lt;/titles&gt;&lt;periodical&gt;&lt;full-title&gt;AJNR Am J Neuroradiol&lt;/full-title&gt;&lt;abbr-1&gt;AJNR. American journal of neuroradiology&lt;/abbr-1&gt;&lt;/periodical&gt;&lt;alt-periodical&gt;&lt;full-title&gt;AJNR Am J Neuroradiol&lt;/full-title&gt;&lt;abbr-1&gt;AJNR. American journal of neuroradiology&lt;/abbr-1&gt;&lt;/alt-periodical&gt;&lt;pages&gt;1137-8&lt;/pages&gt;&lt;volume&gt;8&lt;/volume&gt;&lt;number&gt;6&lt;/number&gt;&lt;keywords&gt;&lt;keyword&gt;Brain Neoplasms/*diagnostic imaging&lt;/keyword&gt;&lt;keyword&gt;Calcinosis/diagnostic imaging&lt;/keyword&gt;&lt;keyword&gt;*Cerebral Angiography&lt;/keyword&gt;&lt;keyword&gt;Chondrosarcoma/*diagnostic imaging&lt;/keyword&gt;&lt;keyword&gt;Female&lt;/keyword&gt;&lt;keyword&gt;Frontal Lobe/diagnostic imaging&lt;/keyword&gt;&lt;keyword&gt;Humans&lt;/keyword&gt;&lt;keyword&gt;Middle Aged&lt;/keyword&gt;&lt;keyword&gt;Parietal Lobe/diagnostic imaging&lt;/keyword&gt;&lt;keyword&gt;*Tomography, X-Ray Computed&lt;/keyword&gt;&lt;/keywords&gt;&lt;dates&gt;&lt;year&gt;1987&lt;/year&gt;&lt;pub-dates&gt;&lt;date&gt;Nov-Dec&lt;/date&gt;&lt;/pub-dates&gt;&lt;/dates&gt;&lt;isbn&gt;0195-6108 (Print)&amp;#xD;0195-6108 (Linking)&lt;/isbn&gt;&lt;accession-num&gt;3120541&lt;/accession-num&gt;&lt;urls&gt;&lt;related-urls&gt;&lt;url&gt;http://www.ncbi.nlm.nih.gov/pubmed/3120541&lt;/url&gt;&lt;/related-urls&gt;&lt;/url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8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huangshoti et al., 1989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huangshoti&lt;/Author&gt;&lt;Year&gt;1989&lt;/Year&gt;&lt;RecNum&gt;690&lt;/RecNum&gt;&lt;DisplayText&gt;[57]&lt;/DisplayText&gt;&lt;record&gt;&lt;rec-number&gt;690&lt;/rec-number&gt;&lt;foreign-keys&gt;&lt;key app="EN" db-id="zfpp29xd3wa0rcev5pexesr5xeexp5xr059z" timestamp="1599643603"&gt;690&lt;/key&gt;&lt;/foreign-keys&gt;&lt;ref-type name="Journal Article"&gt;17&lt;/ref-type&gt;&lt;contributors&gt;&lt;authors&gt;&lt;author&gt;Shuangshoti, S.&lt;/author&gt;&lt;author&gt;Kasantikul, V.&lt;/author&gt;&lt;/authors&gt;&lt;/contributors&gt;&lt;auth-address&gt;Department of Pathology, Faculty of Medicine, Chulalongkorn University, Bangkok, Thailand.&lt;/auth-address&gt;&lt;titles&gt;&lt;title&gt;View from beneath--pathology in focus. Primary intracranial mesenchymal chondrosarcoma&lt;/title&gt;&lt;secondary-title&gt;J Laryngol Otol&lt;/secondary-title&gt;&lt;alt-title&gt;The Journal of laryngology and otology&lt;/alt-title&gt;&lt;/titles&gt;&lt;periodical&gt;&lt;full-title&gt;J Laryngol Otol&lt;/full-title&gt;&lt;abbr-1&gt;The Journal of laryngology and otology&lt;/abbr-1&gt;&lt;/periodical&gt;&lt;alt-periodical&gt;&lt;full-title&gt;J Laryngol Otol&lt;/full-title&gt;&lt;abbr-1&gt;The Journal of laryngology and otology&lt;/abbr-1&gt;&lt;/alt-periodical&gt;&lt;pages&gt;545-9&lt;/pages&gt;&lt;volume&gt;103&lt;/volume&gt;&lt;number&gt;5&lt;/number&gt;&lt;edition&gt;1989/05/01&lt;/edition&gt;&lt;keywords&gt;&lt;keyword&gt;Adolescent&lt;/keyword&gt;&lt;keyword&gt;Chondrosarcoma/analysis/*pathology/surgery&lt;/keyword&gt;&lt;keyword&gt;Glial Fibrillary Acidic Protein/analysis&lt;/keyword&gt;&lt;keyword&gt;Humans&lt;/keyword&gt;&lt;keyword&gt;Male&lt;/keyword&gt;&lt;keyword&gt;Meningeal Neoplasms/*pathology/surgery&lt;/keyword&gt;&lt;keyword&gt;Occipital Bone/*pathology/surgery&lt;/keyword&gt;&lt;keyword&gt;Skull Neoplasms/analysis/*pathology/surgery&lt;/keyword&gt;&lt;/keywords&gt;&lt;dates&gt;&lt;year&gt;1989&lt;/year&gt;&lt;pub-dates&gt;&lt;date&gt;May&lt;/date&gt;&lt;/pub-dates&gt;&lt;/dates&gt;&lt;isbn&gt;0022-2151 (Print)&amp;#xD;0022-2151&lt;/isbn&gt;&lt;accession-num&gt;2754330&lt;/accession-num&gt;&lt;urls&gt;&lt;/urls&gt;&lt;electronic-resource-num&gt;10.1017/s0022215100156853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4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Occipital/sup./na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Greenblatt et al., 199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HcmVlbmJsYXR0PC9BdXRob3I+PFllYXI+MTk5MDwvWWVh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HcmVlbmJsYXR0PC9BdXRob3I+PFllYXI+MTk5MDwvWWVh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8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9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Occipital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3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6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ulus et al., 199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VsdXM8L0F1dGhvcj48WWVhcj4xOTkxPC9ZZWFyPjxS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VsdXM8L0F1dGhvcj48WWVhcj4xOTkxPC9ZZWFyPjxS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0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7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ntorium/na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lastRenderedPageBreak/>
              <w:t>3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hhem et al., 1992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Chhem&lt;/Author&gt;&lt;Year&gt;1992&lt;/Year&gt;&lt;RecNum&gt;712&lt;/RecNum&gt;&lt;DisplayText&gt;[6]&lt;/DisplayText&gt;&lt;record&gt;&lt;rec-number&gt;712&lt;/rec-number&gt;&lt;foreign-keys&gt;&lt;key app="EN" db-id="zfpp29xd3wa0rcev5pexesr5xeexp5xr059z" timestamp="1609529915"&gt;712&lt;/key&gt;&lt;/foreign-keys&gt;&lt;ref-type name="Journal Article"&gt;17&lt;/ref-type&gt;&lt;contributors&gt;&lt;authors&gt;&lt;author&gt;Chhem, R. K.&lt;/author&gt;&lt;author&gt;Bui, B. T.&lt;/author&gt;&lt;author&gt;Calderon-Villar, H.&lt;/author&gt;&lt;author&gt;Fontaine, S.&lt;/author&gt;&lt;/authors&gt;&lt;/contributors&gt;&lt;auth-address&gt;Department of Radiology, Centre Hospitalier Universitaire de Sherbrooke, Quebec, Canada.&lt;/auth-address&gt;&lt;titles&gt;&lt;title&gt;Case report: primary mesenchymal chondrosarcoma of the brain&lt;/title&gt;&lt;secondary-title&gt;Clin Radiol&lt;/secondary-title&gt;&lt;/titles&gt;&lt;periodical&gt;&lt;full-title&gt;Clin Radiol&lt;/full-title&gt;&lt;abbr-1&gt;Clinical radiology&lt;/abbr-1&gt;&lt;/periodical&gt;&lt;pages&gt;422-3&lt;/pages&gt;&lt;volume&gt;45&lt;/volume&gt;&lt;number&gt;6&lt;/number&gt;&lt;edition&gt;1992/06/01&lt;/edition&gt;&lt;keywords&gt;&lt;keyword&gt;Brain Neoplasms/*diagnosis/diagnostic imaging&lt;/keyword&gt;&lt;keyword&gt;Child&lt;/keyword&gt;&lt;keyword&gt;Chondrosarcoma/*diagnosis/diagnostic imaging&lt;/keyword&gt;&lt;keyword&gt;Female&lt;/keyword&gt;&lt;keyword&gt;Humans&lt;/keyword&gt;&lt;keyword&gt;Magnetic Resonance Imaging&lt;/keyword&gt;&lt;keyword&gt;Tomography, X-Ray Computed&lt;/keyword&gt;&lt;/keywords&gt;&lt;dates&gt;&lt;year&gt;1992&lt;/year&gt;&lt;pub-dates&gt;&lt;date&gt;Jun&lt;/date&gt;&lt;/pub-dates&gt;&lt;/dates&gt;&lt;isbn&gt;0009-9260 (Print)&amp;#xD;0009-9260&lt;/isbn&gt;&lt;accession-num&gt;1606805&lt;/accession-num&gt;&lt;urls&gt;&lt;/urls&gt;&lt;electronic-resource-num&gt;10.1016/s0009-9260(05)81007-4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8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Morimoto et al., 1992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Morimoto&lt;/Author&gt;&lt;Year&gt;1992&lt;/Year&gt;&lt;RecNum&gt;146&lt;/RecNum&gt;&lt;DisplayText&gt;[35]&lt;/DisplayText&gt;&lt;record&gt;&lt;rec-number&gt;146&lt;/rec-number&gt;&lt;foreign-keys&gt;&lt;key app="EN" db-id="zfpp29xd3wa0rcev5pexesr5xeexp5xr059z" timestamp="1493528445"&gt;146&lt;/key&gt;&lt;/foreign-keys&gt;&lt;ref-type name="Journal Article"&gt;17&lt;/ref-type&gt;&lt;contributors&gt;&lt;authors&gt;&lt;author&gt;Morimoto, T.&lt;/author&gt;&lt;author&gt;Sasaki, T.&lt;/author&gt;&lt;author&gt;Takakura, K.&lt;/author&gt;&lt;author&gt;Ishida, T.&lt;/author&gt;&lt;/authors&gt;&lt;/contributors&gt;&lt;titles&gt;&lt;title&gt;Chondrosarcoma of the skull base: report of six cases&lt;/title&gt;&lt;secondary-title&gt;Skull Base Surg&lt;/secondary-title&gt;&lt;alt-title&gt;Skull base surgery&lt;/alt-title&gt;&lt;/titles&gt;&lt;periodical&gt;&lt;full-title&gt;Skull Base Surg&lt;/full-title&gt;&lt;abbr-1&gt;Skull base surgery&lt;/abbr-1&gt;&lt;/periodical&gt;&lt;alt-periodical&gt;&lt;full-title&gt;Skull Base Surg&lt;/full-title&gt;&lt;abbr-1&gt;Skull base surgery&lt;/abbr-1&gt;&lt;/alt-periodical&gt;&lt;pages&gt;177-85&lt;/pages&gt;&lt;volume&gt;2&lt;/volume&gt;&lt;number&gt;4&lt;/number&gt;&lt;dates&gt;&lt;year&gt;1992&lt;/year&gt;&lt;/dates&gt;&lt;isbn&gt;1052-1453 (Print)&amp;#xD;1052-1453 (Linking)&lt;/isbn&gt;&lt;accession-num&gt;17170863&lt;/accession-num&gt;&lt;urls&gt;&lt;related-urls&gt;&lt;url&gt;http://www.ncbi.nlm.nih.gov/pubmed/17170863&lt;/url&gt;&lt;/related-urls&gt;&lt;/urls&gt;&lt;custom2&gt;1656375&lt;/custom2&gt;&lt;research-notes&gt;not available in detail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Anterior fossa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4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ho et al., 1993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88L0F1dGhvcj48WWVhcj4xOTkzPC9ZZWFyPjxSZWNO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88L0F1dGhvcj48WWVhcj4xOTkzPC9ZZWFyPjxSZWNO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3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oparietal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1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8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chut et al., 1994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chut&lt;/Author&gt;&lt;Year&gt;1994&lt;/Year&gt;&lt;RecNum&gt;725&lt;/RecNum&gt;&lt;DisplayText&gt;[53]&lt;/DisplayText&gt;&lt;record&gt;&lt;rec-number&gt;725&lt;/rec-number&gt;&lt;foreign-keys&gt;&lt;key app="EN" db-id="zfpp29xd3wa0rcev5pexesr5xeexp5xr059z" timestamp="1610572169"&gt;725&lt;/key&gt;&lt;/foreign-keys&gt;&lt;ref-type name="Journal Article"&gt;17&lt;/ref-type&gt;&lt;contributors&gt;&lt;authors&gt;&lt;author&gt;Schut, L.&lt;/author&gt;&lt;author&gt;Canady, A. I.&lt;/author&gt;&lt;author&gt;Sutton, L. N.&lt;/author&gt;&lt;author&gt;Bruce, D. A.&lt;/author&gt;&lt;/authors&gt;&lt;/contributors&gt;&lt;titles&gt;&lt;title&gt;Meningeal tumors in children. 1983&lt;/title&gt;&lt;secondary-title&gt;Pediatr Neurosurg&lt;/secondary-title&gt;&lt;/titles&gt;&lt;periodical&gt;&lt;full-title&gt;Pediatr Neurosurg&lt;/full-title&gt;&lt;abbr-1&gt;Pediatric neurosurgery&lt;/abbr-1&gt;&lt;/periodical&gt;&lt;pages&gt;207-12; discussion 213&lt;/pages&gt;&lt;volume&gt;20&lt;/volume&gt;&lt;number&gt;3&lt;/number&gt;&lt;edition&gt;1994/01/01&lt;/edition&gt;&lt;keywords&gt;&lt;keyword&gt;Adolescent&lt;/keyword&gt;&lt;keyword&gt;Brain Neoplasms/diagnosis/history&lt;/keyword&gt;&lt;keyword&gt;Child&lt;/keyword&gt;&lt;keyword&gt;Child, Preschool&lt;/keyword&gt;&lt;keyword&gt;Female&lt;/keyword&gt;&lt;keyword&gt;History, 20th Century&lt;/keyword&gt;&lt;keyword&gt;Humans&lt;/keyword&gt;&lt;keyword&gt;Infant&lt;/keyword&gt;&lt;keyword&gt;Male&lt;/keyword&gt;&lt;keyword&gt;Meningioma/diagnosis/epidemiology/etiology/*history&lt;/keyword&gt;&lt;keyword&gt;Papilledema/history/radiotherapy&lt;/keyword&gt;&lt;keyword&gt;Radiotherapy/adverse effects/history&lt;/keyword&gt;&lt;keyword&gt;Tomography, X-Ray Computed/history&lt;/keyword&gt;&lt;/keywords&gt;&lt;dates&gt;&lt;year&gt;1994&lt;/year&gt;&lt;/dates&gt;&lt;isbn&gt;1016-2291 (Print)&amp;#xD;1016-2291&lt;/isbn&gt;&lt;accession-num&gt;8204497&lt;/accession-num&gt;&lt;urls&gt;&lt;/urls&gt;&lt;electronic-resource-num&gt;10.1159/000120790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3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</w:t>
            </w:r>
          </w:p>
        </w:tc>
      </w:tr>
      <w:tr w:rsidR="009E3E9B" w:rsidRPr="00A442D9" w:rsidTr="009E3E9B">
        <w:trPr>
          <w:gridAfter w:val="1"/>
          <w:wAfter w:w="439" w:type="dxa"/>
          <w:trHeight w:val="149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chut et al., 1994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chut&lt;/Author&gt;&lt;Year&gt;1994&lt;/Year&gt;&lt;RecNum&gt;725&lt;/RecNum&gt;&lt;DisplayText&gt;[53]&lt;/DisplayText&gt;&lt;record&gt;&lt;rec-number&gt;725&lt;/rec-number&gt;&lt;foreign-keys&gt;&lt;key app="EN" db-id="zfpp29xd3wa0rcev5pexesr5xeexp5xr059z" timestamp="1610572169"&gt;725&lt;/key&gt;&lt;/foreign-keys&gt;&lt;ref-type name="Journal Article"&gt;17&lt;/ref-type&gt;&lt;contributors&gt;&lt;authors&gt;&lt;author&gt;Schut, L.&lt;/author&gt;&lt;author&gt;Canady, A. I.&lt;/author&gt;&lt;author&gt;Sutton, L. N.&lt;/author&gt;&lt;author&gt;Bruce, D. A.&lt;/author&gt;&lt;/authors&gt;&lt;/contributors&gt;&lt;titles&gt;&lt;title&gt;Meningeal tumors in children. 1983&lt;/title&gt;&lt;secondary-title&gt;Pediatr Neurosurg&lt;/secondary-title&gt;&lt;/titles&gt;&lt;periodical&gt;&lt;full-title&gt;Pediatr Neurosurg&lt;/full-title&gt;&lt;abbr-1&gt;Pediatric neurosurgery&lt;/abbr-1&gt;&lt;/periodical&gt;&lt;pages&gt;207-12; discussion 213&lt;/pages&gt;&lt;volume&gt;20&lt;/volume&gt;&lt;number&gt;3&lt;/number&gt;&lt;edition&gt;1994/01/01&lt;/edition&gt;&lt;keywords&gt;&lt;keyword&gt;Adolescent&lt;/keyword&gt;&lt;keyword&gt;Brain Neoplasms/diagnosis/history&lt;/keyword&gt;&lt;keyword&gt;Child&lt;/keyword&gt;&lt;keyword&gt;Child, Preschool&lt;/keyword&gt;&lt;keyword&gt;Female&lt;/keyword&gt;&lt;keyword&gt;History, 20th Century&lt;/keyword&gt;&lt;keyword&gt;Humans&lt;/keyword&gt;&lt;keyword&gt;Infant&lt;/keyword&gt;&lt;keyword&gt;Male&lt;/keyword&gt;&lt;keyword&gt;Meningioma/diagnosis/epidemiology/etiology/*history&lt;/keyword&gt;&lt;keyword&gt;Papilledema/history/radiotherapy&lt;/keyword&gt;&lt;keyword&gt;Radiotherapy/adverse effects/history&lt;/keyword&gt;&lt;keyword&gt;Tomography, X-Ray Computed/history&lt;/keyword&gt;&lt;/keywords&gt;&lt;dates&gt;&lt;year&gt;1994&lt;/year&gt;&lt;/dates&gt;&lt;isbn&gt;1016-2291 (Print)&amp;#xD;1016-2291&lt;/isbn&gt;&lt;accession-num&gt;8204497&lt;/accession-num&gt;&lt;urls&gt;&lt;/urls&gt;&lt;electronic-resource-num&gt;10.1159/000120790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3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0,9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ushing et al., 199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0,4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1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4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ushing et al., 199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id ridge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6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ushing et al., 199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ushing et al., 199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3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id ridge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15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ushing et al., 199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asagittal (falcine)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2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ushing et al., 199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7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8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84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ushing et al., 199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5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Meckel’s cave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28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8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ushing et al., 199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SdXNoaW5nPC9BdXRob3I+PFllYXI+MTk5NjwvWWVhcj48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8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asagittal (Falcine)/na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2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Malik et al., 199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Malik&lt;/Author&gt;&lt;Year&gt;1996&lt;/Year&gt;&lt;RecNum&gt;710&lt;/RecNum&gt;&lt;DisplayText&gt;[32]&lt;/DisplayText&gt;&lt;record&gt;&lt;rec-number&gt;710&lt;/rec-number&gt;&lt;foreign-keys&gt;&lt;key app="EN" db-id="zfpp29xd3wa0rcev5pexesr5xeexp5xr059z" timestamp="1609527832"&gt;710&lt;/key&gt;&lt;/foreign-keys&gt;&lt;ref-type name="Journal Article"&gt;17&lt;/ref-type&gt;&lt;contributors&gt;&lt;authors&gt;&lt;author&gt;Malik, S. N.&lt;/author&gt;&lt;author&gt;Farmer, P. M.&lt;/author&gt;&lt;author&gt;Hajdu, S. I.&lt;/author&gt;&lt;author&gt;Rosenthal, A.&lt;/author&gt;&lt;/authors&gt;&lt;/contributors&gt;&lt;auth-address&gt;Department of Laboratories, North Shore University Hospital, Manhasset, NY 11030, USA.&lt;/auth-address&gt;&lt;titles&gt;&lt;title&gt;Mesenchymal chondrosarcoma of the cerebellum&lt;/title&gt;&lt;secondary-title&gt;Ann Clin Lab Sci&lt;/secondary-title&gt;&lt;/titles&gt;&lt;periodical&gt;&lt;full-title&gt;Ann Clin Lab Sci&lt;/full-title&gt;&lt;/periodical&gt;&lt;pages&gt;496-500&lt;/pages&gt;&lt;volume&gt;26&lt;/volume&gt;&lt;number&gt;6&lt;/number&gt;&lt;edition&gt;1996/11/01&lt;/edition&gt;&lt;keywords&gt;&lt;keyword&gt;Cerebellar Neoplasms/*metabolism/pathology&lt;/keyword&gt;&lt;keyword&gt;Child&lt;/keyword&gt;&lt;keyword&gt;Chondrosarcoma, Mesenchymal/*metabolism/pathology&lt;/keyword&gt;&lt;keyword&gt;Humans&lt;/keyword&gt;&lt;keyword&gt;Male&lt;/keyword&gt;&lt;keyword&gt;Microscopy&lt;/keyword&gt;&lt;/keywords&gt;&lt;dates&gt;&lt;year&gt;1996&lt;/year&gt;&lt;pub-dates&gt;&lt;date&gt;Nov-Dec&lt;/date&gt;&lt;/pub-dates&gt;&lt;/dates&gt;&lt;isbn&gt;0091-7370 (Print)&amp;#xD;0091-7370&lt;/isbn&gt;&lt;accession-num&gt;8908319&lt;/accession-num&gt;&lt;urls&gt;&lt;/urls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8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erebellum/inf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8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zaki et al., 1999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Nozaki&lt;/Author&gt;&lt;Year&gt;1999&lt;/Year&gt;&lt;RecNum&gt;685&lt;/RecNum&gt;&lt;DisplayText&gt;[39]&lt;/DisplayText&gt;&lt;record&gt;&lt;rec-number&gt;685&lt;/rec-number&gt;&lt;foreign-keys&gt;&lt;key app="EN" db-id="zfpp29xd3wa0rcev5pexesr5xeexp5xr059z" timestamp="1599643603"&gt;685&lt;/key&gt;&lt;/foreign-keys&gt;&lt;ref-type name="Journal Article"&gt;17&lt;/ref-type&gt;&lt;contributors&gt;&lt;authors&gt;&lt;author&gt;Nozaki, K.&lt;/author&gt;&lt;author&gt;Nagata, I.&lt;/author&gt;&lt;author&gt;Takahashi, J. A.&lt;/author&gt;&lt;author&gt;Hashimoto, N.&lt;/author&gt;&lt;/authors&gt;&lt;/contributors&gt;&lt;auth-address&gt;Department of Neurosurgery, Kyoto University Medical School, Japan.&lt;/auth-address&gt;&lt;titles&gt;&lt;title&gt;Intracranial mesenchymal chondrosarcoma associated with a left transverse sigmoid dural A-V fistule&lt;/title&gt;&lt;secondary-title&gt;Acta Neurochir (Wien)&lt;/secondary-title&gt;&lt;alt-title&gt;Acta neurochirurgica&lt;/alt-title&gt;&lt;/titles&gt;&lt;alt-periodical&gt;&lt;full-title&gt;Acta Neurochirurgica&lt;/full-title&gt;&lt;/alt-periodical&gt;&lt;pages&gt;327-8&lt;/pages&gt;&lt;volume&gt;141&lt;/volume&gt;&lt;number&gt;3&lt;/number&gt;&lt;edition&gt;1999/04/24&lt;/edition&gt;&lt;keywords&gt;&lt;keyword&gt;Adolescent&lt;/keyword&gt;&lt;keyword&gt;Arteriovenous Fistula/*complications/therapy&lt;/keyword&gt;&lt;keyword&gt;Chondrosarcoma, Mesenchymal/blood supply/*complications/surgery&lt;/keyword&gt;&lt;keyword&gt;Cranial Sinuses/*abnormalities&lt;/keyword&gt;&lt;keyword&gt;Embolization, Therapeutic&lt;/keyword&gt;&lt;keyword&gt;Humans&lt;/keyword&gt;&lt;keyword&gt;Intracranial Arteriovenous Malformations/*complications/surgery&lt;/keyword&gt;&lt;keyword&gt;Male&lt;/keyword&gt;&lt;keyword&gt;Neovascularization, Pathologic/*complications&lt;/keyword&gt;&lt;keyword&gt;Radiosurgery&lt;/keyword&gt;&lt;keyword&gt;Skull Base Neoplasms/blood supply/*complications/surgery&lt;/keyword&gt;&lt;keyword&gt;Treatment Outcome&lt;/keyword&gt;&lt;/keywords&gt;&lt;dates&gt;&lt;year&gt;1999&lt;/year&gt;&lt;/dates&gt;&lt;isbn&gt;0001-6268 (Print)&amp;#xD;0001-6268&lt;/isbn&gt;&lt;accession-num&gt;10214493&lt;/accession-num&gt;&lt;urls&gt;&lt;/urls&gt;&lt;electronic-resource-num&gt;10.1007/s007010050307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9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Jugular foramen/inf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3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5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rosswell et al., 200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Crosswell&lt;/Author&gt;&lt;Year&gt;2000&lt;/Year&gt;&lt;RecNum&gt;681&lt;/RecNum&gt;&lt;DisplayText&gt;[9]&lt;/DisplayText&gt;&lt;record&gt;&lt;rec-number&gt;681&lt;/rec-number&gt;&lt;foreign-keys&gt;&lt;key app="EN" db-id="zfpp29xd3wa0rcev5pexesr5xeexp5xr059z" timestamp="1599643603"&gt;681&lt;/key&gt;&lt;/foreign-keys&gt;&lt;ref-type name="Journal Article"&gt;17&lt;/ref-type&gt;&lt;contributors&gt;&lt;authors&gt;&lt;author&gt;Crosswell, H.&lt;/author&gt;&lt;author&gt;Buchino, J. J.&lt;/author&gt;&lt;author&gt;Sweetman, R.&lt;/author&gt;&lt;author&gt;Reisner, A.&lt;/author&gt;&lt;/authors&gt;&lt;/contributors&gt;&lt;auth-address&gt;Department of Pediatrics, University of Louisville, and Kosair Children&amp;apos;s Hospital, Louisville, KY 40232, USA.&lt;/auth-address&gt;&lt;titles&gt;&lt;title&gt;Intracranial mesenchymal chondrosarcoma in an infant&lt;/title&gt;&lt;secondary-title&gt;Med Pediatr Oncol&lt;/secondary-title&gt;&lt;alt-title&gt;Medical and pediatric oncology&lt;/alt-title&gt;&lt;/titles&gt;&lt;periodical&gt;&lt;full-title&gt;Med Pediatr Oncol&lt;/full-title&gt;&lt;abbr-1&gt;Medical and pediatric oncology&lt;/abbr-1&gt;&lt;/periodical&gt;&lt;alt-periodical&gt;&lt;full-title&gt;Med Pediatr Oncol&lt;/full-title&gt;&lt;abbr-1&gt;Medical and pediatric oncology&lt;/abbr-1&gt;&lt;/alt-periodical&gt;&lt;pages&gt;370-4&lt;/pages&gt;&lt;volume&gt;34&lt;/volume&gt;&lt;number&gt;5&lt;/number&gt;&lt;edition&gt;2000/05/08&lt;/edition&gt;&lt;keywords&gt;&lt;keyword&gt;Brain Neoplasms/*diagnosis/drug therapy/surgery&lt;/keyword&gt;&lt;keyword&gt;Chondrosarcoma, Mesenchymal/*diagnosis/drug therapy/surgery&lt;/keyword&gt;&lt;keyword&gt;Fatal Outcome&lt;/keyword&gt;&lt;keyword&gt;Humans&lt;/keyword&gt;&lt;keyword&gt;Infant&lt;/keyword&gt;&lt;keyword&gt;Magnetic Resonance Imaging&lt;/keyword&gt;&lt;keyword&gt;Male&lt;/keyword&gt;&lt;keyword&gt;Neoplasm Recurrence, Local/drug therapy&lt;/keyword&gt;&lt;keyword&gt;Neoplasm, Residual&lt;/keyword&gt;&lt;keyword&gt;Tomography, X-Ray Computed&lt;/keyword&gt;&lt;/keywords&gt;&lt;dates&gt;&lt;year&gt;2000&lt;/year&gt;&lt;pub-dates&gt;&lt;date&gt;May&lt;/date&gt;&lt;/pub-dates&gt;&lt;/dates&gt;&lt;isbn&gt;0098-1532 (Print)&amp;#xD;0098-1532&lt;/isbn&gt;&lt;accession-num&gt;10797365&lt;/accession-num&gt;&lt;urls&gt;&lt;/urls&gt;&lt;electronic-resource-num&gt;10.1002/(sici)1096-911x(200005)34:5&amp;lt;370::aid-mpo14&amp;gt;3.0.co;2-l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9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oparietal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0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rosswell et al., 200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Crosswell&lt;/Author&gt;&lt;Year&gt;2000&lt;/Year&gt;&lt;RecNum&gt;681&lt;/RecNum&gt;&lt;DisplayText&gt;[9]&lt;/DisplayText&gt;&lt;record&gt;&lt;rec-number&gt;681&lt;/rec-number&gt;&lt;foreign-keys&gt;&lt;key app="EN" db-id="zfpp29xd3wa0rcev5pexesr5xeexp5xr059z" timestamp="1599643603"&gt;681&lt;/key&gt;&lt;/foreign-keys&gt;&lt;ref-type name="Journal Article"&gt;17&lt;/ref-type&gt;&lt;contributors&gt;&lt;authors&gt;&lt;author&gt;Crosswell, H.&lt;/author&gt;&lt;author&gt;Buchino, J. J.&lt;/author&gt;&lt;author&gt;Sweetman, R.&lt;/author&gt;&lt;author&gt;Reisner, A.&lt;/author&gt;&lt;/authors&gt;&lt;/contributors&gt;&lt;auth-address&gt;Department of Pediatrics, University of Louisville, and Kosair Children&amp;apos;s Hospital, Louisville, KY 40232, USA.&lt;/auth-address&gt;&lt;titles&gt;&lt;title&gt;Intracranial mesenchymal chondrosarcoma in an infant&lt;/title&gt;&lt;secondary-title&gt;Med Pediatr Oncol&lt;/secondary-title&gt;&lt;alt-title&gt;Medical and pediatric oncology&lt;/alt-title&gt;&lt;/titles&gt;&lt;periodical&gt;&lt;full-title&gt;Med Pediatr Oncol&lt;/full-title&gt;&lt;abbr-1&gt;Medical and pediatric oncology&lt;/abbr-1&gt;&lt;/periodical&gt;&lt;alt-periodical&gt;&lt;full-title&gt;Med Pediatr Oncol&lt;/full-title&gt;&lt;abbr-1&gt;Medical and pediatric oncology&lt;/abbr-1&gt;&lt;/alt-periodical&gt;&lt;pages&gt;370-4&lt;/pages&gt;&lt;volume&gt;34&lt;/volume&gt;&lt;number&gt;5&lt;/number&gt;&lt;edition&gt;2000/05/08&lt;/edition&gt;&lt;keywords&gt;&lt;keyword&gt;Brain Neoplasms/*diagnosis/drug therapy/surgery&lt;/keyword&gt;&lt;keyword&gt;Chondrosarcoma, Mesenchymal/*diagnosis/drug therapy/surgery&lt;/keyword&gt;&lt;keyword&gt;Fatal Outcome&lt;/keyword&gt;&lt;keyword&gt;Humans&lt;/keyword&gt;&lt;keyword&gt;Infant&lt;/keyword&gt;&lt;keyword&gt;Magnetic Resonance Imaging&lt;/keyword&gt;&lt;keyword&gt;Male&lt;/keyword&gt;&lt;keyword&gt;Neoplasm Recurrence, Local/drug therapy&lt;/keyword&gt;&lt;keyword&gt;Neoplasm, Residual&lt;/keyword&gt;&lt;keyword&gt;Tomography, X-Ray Computed&lt;/keyword&gt;&lt;/keywords&gt;&lt;dates&gt;&lt;year&gt;2000&lt;/year&gt;&lt;pub-dates&gt;&lt;date&gt;May&lt;/date&gt;&lt;/pub-dates&gt;&lt;/dates&gt;&lt;isbn&gt;0098-1532 (Print)&amp;#xD;0098-1532&lt;/isbn&gt;&lt;accession-num&gt;10797365&lt;/accession-num&gt;&lt;urls&gt;&lt;/urls&gt;&lt;electronic-resource-num&gt;10.1002/(sici)1096-911x(200005)34:5&amp;lt;370::aid-mpo14&amp;gt;3.0.co;2-l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9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4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3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Bingaman et al., 200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Bingaman&lt;/Author&gt;&lt;Year&gt;2000&lt;/Year&gt;&lt;RecNum&gt;683&lt;/RecNum&gt;&lt;DisplayText&gt;[3]&lt;/DisplayText&gt;&lt;record&gt;&lt;rec-number&gt;683&lt;/rec-number&gt;&lt;foreign-keys&gt;&lt;key app="EN" db-id="zfpp29xd3wa0rcev5pexesr5xeexp5xr059z" timestamp="1599643603"&gt;683&lt;/key&gt;&lt;/foreign-keys&gt;&lt;ref-type name="Journal Article"&gt;17&lt;/ref-type&gt;&lt;contributors&gt;&lt;authors&gt;&lt;author&gt;Bingaman, K. D.&lt;/author&gt;&lt;author&gt;Alleyne, C. H., Jr.&lt;/author&gt;&lt;author&gt;Olson, J. J.&lt;/author&gt;&lt;/authors&gt;&lt;/contributors&gt;&lt;auth-address&gt;Department of Neurosurgery, Emory University School of Medicine, Atlanta, Georgia 30322, USA.&lt;/auth-address&gt;&lt;titles&gt;&lt;title&gt;Intracranial extraskeletal mesenchymal chondrosarcoma: case report&lt;/title&gt;&lt;secondary-title&gt;Neurosurgery&lt;/secondary-title&gt;&lt;alt-title&gt;Neurosurgery&lt;/alt-title&gt;&lt;/titles&gt;&lt;periodical&gt;&lt;full-title&gt;Neurosurgery&lt;/full-title&gt;&lt;/periodical&gt;&lt;alt-periodical&gt;&lt;full-title&gt;Neurosurgery&lt;/full-title&gt;&lt;/alt-periodical&gt;&lt;pages&gt;207-11; discussion 211-2&lt;/pages&gt;&lt;volume&gt;46&lt;/volume&gt;&lt;number&gt;1&lt;/number&gt;&lt;edition&gt;2000/01/08&lt;/edition&gt;&lt;keywords&gt;&lt;keyword&gt;Adult&lt;/keyword&gt;&lt;keyword&gt;Brain Neoplasms/*diagnosis&lt;/keyword&gt;&lt;keyword&gt;Chondrosarcoma, Mesenchymal/*diagnosis&lt;/keyword&gt;&lt;keyword&gt;Female&lt;/keyword&gt;&lt;keyword&gt;*Frontal Lobe&lt;/keyword&gt;&lt;keyword&gt;Humans&lt;/keyword&gt;&lt;/keywords&gt;&lt;dates&gt;&lt;year&gt;2000&lt;/year&gt;&lt;pub-dates&gt;&lt;date&gt;Jan&lt;/date&gt;&lt;/pub-dates&gt;&lt;/dates&gt;&lt;isbn&gt;0148-396X (Print)&amp;#xD;0148-396x&lt;/isbn&gt;&lt;accession-num&gt;10626952&lt;/accession-num&gt;&lt;urls&gt;&lt;/urls&gt;&lt;remote-database-provider&gt;NLM&lt;/remote-database-provider&gt;&lt;research-notes&gt;Abstract&lt;/research-notes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alcine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18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8</w:t>
            </w:r>
          </w:p>
        </w:tc>
      </w:tr>
      <w:tr w:rsidR="009E3E9B" w:rsidRPr="00A442D9" w:rsidTr="009E3E9B">
        <w:trPr>
          <w:gridAfter w:val="1"/>
          <w:wAfter w:w="439" w:type="dxa"/>
          <w:trHeight w:val="68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Merimsky et al., 200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Merimsky&lt;/Author&gt;&lt;Year&gt;2000&lt;/Year&gt;&lt;RecNum&gt;709&lt;/RecNum&gt;&lt;DisplayText&gt;[34]&lt;/DisplayText&gt;&lt;record&gt;&lt;rec-number&gt;709&lt;/rec-number&gt;&lt;foreign-keys&gt;&lt;key app="EN" db-id="zfpp29xd3wa0rcev5pexesr5xeexp5xr059z" timestamp="1609526881"&gt;709&lt;/key&gt;&lt;/foreign-keys&gt;&lt;ref-type name="Journal Article"&gt;17&lt;/ref-type&gt;&lt;contributors&gt;&lt;authors&gt;&lt;author&gt;Merimsky, O.&lt;/author&gt;&lt;author&gt;Lepechoux, C.&lt;/author&gt;&lt;author&gt;Terrier, P.&lt;/author&gt;&lt;author&gt;Vanel, D.&lt;/author&gt;&lt;author&gt;Delord, J. P.&lt;/author&gt;&lt;author&gt;LeCesne, A.&lt;/author&gt;&lt;/authors&gt;&lt;/contributors&gt;&lt;auth-address&gt;Unit of Bone and Soft Tissue Sarcomas, Department of Medicine, Institut Gustav Roussy, Villejuif, France. merimsky@zahav.net.il&lt;/auth-address&gt;&lt;titles&gt;&lt;title&gt;Primary sarcomas of the central nervous system&lt;/title&gt;&lt;secondary-title&gt;Oncology&lt;/secondary-title&gt;&lt;/titles&gt;&lt;periodical&gt;&lt;full-title&gt;Oncology&lt;/full-title&gt;&lt;/periodical&gt;&lt;pages&gt;210-4&lt;/pages&gt;&lt;volume&gt;58&lt;/volume&gt;&lt;number&gt;3&lt;/number&gt;&lt;edition&gt;2000/04/15&lt;/edition&gt;&lt;keywords&gt;&lt;keyword&gt;Adolescent&lt;/keyword&gt;&lt;keyword&gt;Adult&lt;/keyword&gt;&lt;keyword&gt;Aged&lt;/keyword&gt;&lt;keyword&gt;Brain Neoplasms/etiology/*pathology/radiotherapy/surgery/*therapy&lt;/keyword&gt;&lt;keyword&gt;Female&lt;/keyword&gt;&lt;keyword&gt;Humans&lt;/keyword&gt;&lt;keyword&gt;Male&lt;/keyword&gt;&lt;keyword&gt;Medical Records&lt;/keyword&gt;&lt;keyword&gt;Middle Aged&lt;/keyword&gt;&lt;keyword&gt;Neurilemmoma/pathology&lt;/keyword&gt;&lt;keyword&gt;Radiotherapy, Adjuvant&lt;/keyword&gt;&lt;keyword&gt;Retrospective Studies&lt;/keyword&gt;&lt;keyword&gt;Sarcoma/etiology/*pathology/radiotherapy/surgery/*therapy&lt;/keyword&gt;&lt;keyword&gt;Spinal Cord Neoplasms/etiology/*pathology/radiotherapy/surgery/*therapy&lt;/keyword&gt;&lt;keyword&gt;Survival Analysis&lt;/keyword&gt;&lt;keyword&gt;Treatment Outcome&lt;/keyword&gt;&lt;/keywords&gt;&lt;dates&gt;&lt;year&gt;2000&lt;/year&gt;&lt;pub-dates&gt;&lt;date&gt;Apr&lt;/date&gt;&lt;/pub-dates&gt;&lt;/dates&gt;&lt;isbn&gt;0030-2414 (Print)&amp;#xD;0030-2414&lt;/isbn&gt;&lt;accession-num&gt;10765122&lt;/accession-num&gt;&lt;urls&gt;&lt;/urls&gt;&lt;electronic-resource-num&gt;10.1159/000012102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4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3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oral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 (50 Gy)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8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2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Demirtaş et al., 200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EZW1pcnRhxZ88L0F1dGhvcj48WWVhcj4yMDAwPC9ZZWFy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EZW1pcnRhxZ88L0F1dGhvcj48WWVhcj4yMDAwPC9ZZWFy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20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42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2</w:t>
            </w:r>
          </w:p>
        </w:tc>
      </w:tr>
      <w:tr w:rsidR="009E3E9B" w:rsidRPr="00A442D9" w:rsidTr="009E3E9B">
        <w:trPr>
          <w:gridAfter w:val="1"/>
          <w:wAfter w:w="439" w:type="dxa"/>
          <w:trHeight w:val="223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rockard et al., 200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Crockard&lt;/Author&gt;&lt;Year&gt;2001&lt;/Year&gt;&lt;RecNum&gt;159&lt;/RecNum&gt;&lt;DisplayText&gt;[8]&lt;/DisplayText&gt;&lt;record&gt;&lt;rec-number&gt;159&lt;/rec-number&gt;&lt;foreign-keys&gt;&lt;key app="EN" db-id="zfpp29xd3wa0rcev5pexesr5xeexp5xr059z" timestamp="1494154372"&gt;159&lt;/key&gt;&lt;/foreign-keys&gt;&lt;ref-type name="Journal Article"&gt;17&lt;/ref-type&gt;&lt;contributors&gt;&lt;authors&gt;&lt;author&gt;Crockard, H. A.&lt;/author&gt;&lt;author&gt;Cheeseman, A.&lt;/author&gt;&lt;author&gt;Steel, T.&lt;/author&gt;&lt;author&gt;Revesz, T.&lt;/author&gt;&lt;author&gt;Holton, J. L.&lt;/author&gt;&lt;author&gt;Plowman, N.&lt;/author&gt;&lt;author&gt;Singh, A.&lt;/author&gt;&lt;author&gt;Crossman, J.&lt;/author&gt;&lt;/authors&gt;&lt;/contributors&gt;&lt;titles&gt;&lt;title&gt;A multidisciplinary team approach to skull base chondrosarcomas&lt;/title&gt;&lt;secondary-title&gt;J Neurosurg&lt;/secondary-title&gt;&lt;/titles&gt;&lt;periodical&gt;&lt;full-title&gt;J Neurosurg&lt;/full-title&gt;&lt;abbr-1&gt;Journal of neurosurgery&lt;/abbr-1&gt;&lt;/periodical&gt;&lt;dates&gt;&lt;year&gt;2001&lt;/year&gt;&lt;/dates&gt;&lt;urls&gt;&lt;/urls&gt;&lt;electronic-resource-num&gt;10.3171/jns.2001.95.2.0184&lt;/electronic-resource-num&gt;&lt;research-notes&gt;1/17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8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6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oramen magnum/inf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o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Marshman et al., 200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Marshman&lt;/Author&gt;&lt;Year&gt;2001&lt;/Year&gt;&lt;RecNum&gt;323&lt;/RecNum&gt;&lt;DisplayText&gt;[33]&lt;/DisplayText&gt;&lt;record&gt;&lt;rec-number&gt;323&lt;/rec-number&gt;&lt;foreign-keys&gt;&lt;key app="EN" db-id="zfpp29xd3wa0rcev5pexesr5xeexp5xr059z" timestamp="1499272726"&gt;323&lt;/key&gt;&lt;/foreign-keys&gt;&lt;ref-type name="Journal Article"&gt;17&lt;/ref-type&gt;&lt;contributors&gt;&lt;authors&gt;&lt;author&gt;Marshman, L. A.&lt;/author&gt;&lt;author&gt;Gunasekera, L.&lt;/author&gt;&lt;author&gt;Rose, P. E.&lt;/author&gt;&lt;author&gt;Olney, J. S.&lt;/author&gt;&lt;/authors&gt;&lt;/contributors&gt;&lt;auth-address&gt;Department of Neurosurgery, Hurstwood Park Neurological Centre, Princess Royal Hospital, Haywards Heath West Sussex, UK.&lt;/auth-address&gt;&lt;titles&gt;&lt;title&gt;Primary intracerebral mesenchymal chondrosarcoma with rhabdomyosarcomatous differentiation: case report and literature review&lt;/title&gt;&lt;secondary-title&gt;Br J Neurosurg&lt;/secondary-title&gt;&lt;alt-title&gt;British journal of neurosurgery&lt;/alt-title&gt;&lt;/titles&gt;&lt;periodical&gt;&lt;full-title&gt;Br J Neurosurg&lt;/full-title&gt;&lt;abbr-1&gt;British journal of neurosurgery&lt;/abbr-1&gt;&lt;/periodical&gt;&lt;alt-periodical&gt;&lt;full-title&gt;Br J Neurosurg&lt;/full-title&gt;&lt;abbr-1&gt;British journal of neurosurgery&lt;/abbr-1&gt;&lt;/alt-periodical&gt;&lt;pages&gt;419-24&lt;/pages&gt;&lt;volume&gt;15&lt;/volume&gt;&lt;number&gt;5&lt;/number&gt;&lt;keywords&gt;&lt;keyword&gt;Adolescent&lt;/keyword&gt;&lt;keyword&gt;Brain Neoplasms/*diagnosis/surgery&lt;/keyword&gt;&lt;keyword&gt;Chondrosarcoma, Mesenchymal/*diagnosis/surgery&lt;/keyword&gt;&lt;keyword&gt;Female&lt;/keyword&gt;&lt;keyword&gt;Humans&lt;/keyword&gt;&lt;keyword&gt;Magnetic Resonance Imaging/methods&lt;/keyword&gt;&lt;keyword&gt;Reoperation&lt;/keyword&gt;&lt;keyword&gt;Tomography, X-Ray Computed/methods&lt;/keyword&gt;&lt;/keywords&gt;&lt;dates&gt;&lt;year&gt;2001&lt;/year&gt;&lt;pub-dates&gt;&lt;date&gt;Oct&lt;/date&gt;&lt;/pub-dates&gt;&lt;/dates&gt;&lt;isbn&gt;0268-8697 (Print)&amp;#xD;0268-8697 (Linking)&lt;/isbn&gt;&lt;accession-num&gt;11708546&lt;/accession-num&gt;&lt;urls&gt;&lt;related-urls&gt;&lt;url&gt;http://www.ncbi.nlm.nih.gov/pubmed/11708546&lt;/url&gt;&lt;/related-urls&gt;&lt;/url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3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7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oroparie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</w:t>
            </w:r>
          </w:p>
        </w:tc>
      </w:tr>
      <w:tr w:rsidR="009E3E9B" w:rsidRPr="00A442D9" w:rsidTr="009E3E9B">
        <w:trPr>
          <w:gridAfter w:val="1"/>
          <w:wAfter w:w="439" w:type="dxa"/>
          <w:trHeight w:val="237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Inega et al., 2003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Inenaga&lt;/Author&gt;&lt;Year&gt;2003&lt;/Year&gt;&lt;RecNum&gt;679&lt;/RecNum&gt;&lt;DisplayText&gt;[24]&lt;/DisplayText&gt;&lt;record&gt;&lt;rec-number&gt;679&lt;/rec-number&gt;&lt;foreign-keys&gt;&lt;key app="EN" db-id="zfpp29xd3wa0rcev5pexesr5xeexp5xr059z" timestamp="1599643603"&gt;679&lt;/key&gt;&lt;/foreign-keys&gt;&lt;ref-type name="Journal Article"&gt;17&lt;/ref-type&gt;&lt;contributors&gt;&lt;authors&gt;&lt;author&gt;Inenaga, C.&lt;/author&gt;&lt;author&gt;Morii, K.&lt;/author&gt;&lt;author&gt;Tamura, T.&lt;/author&gt;&lt;author&gt;Tanaka, R.&lt;/author&gt;&lt;author&gt;Takahashi, H.&lt;/author&gt;&lt;/authors&gt;&lt;/contributors&gt;&lt;auth-address&gt;Department of Pathology, Brain Research Institute, Niigata University, Japan. inenaga@bri.niigata-u.ac.jp&lt;/auth-address&gt;&lt;titles&gt;&lt;title&gt;Mesenchymal chondrosarcoma of the sellar region&lt;/title&gt;&lt;secondary-title&gt;Acta Neurochir (Wien)&lt;/secondary-title&gt;&lt;alt-title&gt;Acta neurochirurgica&lt;/alt-title&gt;&lt;/titles&gt;&lt;alt-periodical&gt;&lt;full-title&gt;Acta Neurochirurgica&lt;/full-title&gt;&lt;/alt-periodical&gt;&lt;pages&gt;593-7; discussion 597&lt;/pages&gt;&lt;volume&gt;145&lt;/volume&gt;&lt;number&gt;7&lt;/number&gt;&lt;edition&gt;2003/08/12&lt;/edition&gt;&lt;keywords&gt;&lt;keyword&gt;Adult&lt;/keyword&gt;&lt;keyword&gt;Bone Neoplasms/diagnostic imaging/*pathology/therapy&lt;/keyword&gt;&lt;keyword&gt;Chondrosarcoma, Mesenchymal/diagnostic imaging/*pathology/therapy&lt;/keyword&gt;&lt;keyword&gt;Humans&lt;/keyword&gt;&lt;keyword&gt;Male&lt;/keyword&gt;&lt;keyword&gt;Radiography&lt;/keyword&gt;&lt;keyword&gt;Sella Turcica/diagnostic imaging/*pathology/surgery&lt;/keyword&gt;&lt;/keywords&gt;&lt;dates&gt;&lt;year&gt;2003&lt;/year&gt;&lt;pub-dates&gt;&lt;date&gt;Jul&lt;/date&gt;&lt;/pub-dates&gt;&lt;/dates&gt;&lt;isbn&gt;0001-6268 (Print)&amp;#xD;0001-6268&lt;/isbn&gt;&lt;accession-num&gt;12910404&lt;/accession-num&gt;&lt;urls&gt;&lt;/urls&gt;&lt;electronic-resource-num&gt;10.1007/s00701-003-0059-5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4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ella and caver nous sinus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13,2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 (30 Gy)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1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La Spi et al., 2003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MYSBTcGluYTwvQXV0aG9yPjxZZWFyPjIwMDM8L1llYXI+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MYSBTcGluYTwvQXV0aG9yPjxZZWFyPjIwMDM8L1llYXI+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4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osterior fossa/inf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2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4</w:t>
            </w:r>
          </w:p>
        </w:tc>
      </w:tr>
      <w:tr w:rsidR="009E3E9B" w:rsidRPr="00A442D9" w:rsidTr="009E3E9B">
        <w:trPr>
          <w:gridAfter w:val="1"/>
          <w:wAfter w:w="439" w:type="dxa"/>
          <w:trHeight w:val="58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Bose et al., 2003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B&lt;/Author&gt;&lt;Year&gt;2003&lt;/Year&gt;&lt;RecNum&gt;708&lt;/RecNum&gt;&lt;DisplayText&gt;[1]&lt;/DisplayText&gt;&lt;record&gt;&lt;rec-number&gt;708&lt;/rec-number&gt;&lt;foreign-keys&gt;&lt;key app="EN" db-id="zfpp29xd3wa0rcev5pexesr5xeexp5xr059z" timestamp="1609524484"&gt;708&lt;/key&gt;&lt;/foreign-keys&gt;&lt;ref-type name="Journal Article"&gt;17&lt;/ref-type&gt;&lt;contributors&gt;&lt;authors&gt;&lt;author&gt;Bose B&lt;/author&gt;&lt;/authors&gt;&lt;/contributors&gt;&lt;titles&gt;&lt;title&gt;Intracranial extraskeletal mesenchymal chondrosarcoma: case report and review of the literature&lt;/title&gt;&lt;secondary-title&gt;Neurosurg Quart&lt;/secondary-title&gt;&lt;/titles&gt;&lt;periodical&gt;&lt;full-title&gt;Neurosurg Quart&lt;/full-title&gt;&lt;/periodical&gt;&lt;pages&gt;30-39&lt;/pages&gt;&lt;volume&gt;13&lt;/volume&gt;&lt;dates&gt;&lt;year&gt;2003&lt;/year&gt;&lt;/dates&gt;&lt;urls&gt;&lt;/urls&gt;&lt;research-notes&gt;not vailable for original article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0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Bi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7</w:t>
            </w:r>
          </w:p>
        </w:tc>
      </w:tr>
      <w:tr w:rsidR="009E3E9B" w:rsidRPr="00A442D9" w:rsidTr="009E3E9B">
        <w:trPr>
          <w:gridAfter w:val="1"/>
          <w:wAfter w:w="439" w:type="dxa"/>
          <w:trHeight w:val="123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Huang et al., 2004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Huang YL&lt;/Author&gt;&lt;Year&gt;2004&lt;/Year&gt;&lt;RecNum&gt;707&lt;/RecNum&gt;&lt;DisplayText&gt;[23]&lt;/DisplayText&gt;&lt;record&gt;&lt;rec-number&gt;707&lt;/rec-number&gt;&lt;foreign-keys&gt;&lt;key app="EN" db-id="zfpp29xd3wa0rcev5pexesr5xeexp5xr059z" timestamp="1609523884"&gt;707&lt;/key&gt;&lt;/foreign-keys&gt;&lt;ref-type name="Journal Article"&gt;17&lt;/ref-type&gt;&lt;contributors&gt;&lt;authors&gt;&lt;author&gt;Huang YL, Lai PH, Lin SL, Yuan MK, Pan HB.&lt;/author&gt;&lt;/authors&gt;&lt;/contributors&gt;&lt;titles&gt;&lt;title&gt;Mesenchymal chondrosarcoma at the falx cerebri&lt;/title&gt;&lt;secondary-title&gt;Chin J Radiol&lt;/secondary-title&gt;&lt;/titles&gt;&lt;periodical&gt;&lt;full-title&gt;Chin J Radiol&lt;/full-title&gt;&lt;/periodical&gt;&lt;pages&gt;337-341&lt;/pages&gt;&lt;volume&gt;29&lt;/volume&gt;&lt;dates&gt;&lt;year&gt;2004&lt;/year&gt;&lt;/dates&gt;&lt;urls&gt;&lt;/url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3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3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afalcine Fron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2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4</w:t>
            </w:r>
          </w:p>
        </w:tc>
      </w:tr>
      <w:tr w:rsidR="009E3E9B" w:rsidRPr="00A442D9" w:rsidTr="009E3E9B">
        <w:trPr>
          <w:gridAfter w:val="1"/>
          <w:wAfter w:w="439" w:type="dxa"/>
          <w:trHeight w:val="200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hen et al., 2004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04&lt;/Year&gt;&lt;RecNum&gt;317&lt;/RecNum&gt;&lt;DisplayText&gt;[5]&lt;/DisplayText&gt;&lt;record&gt;&lt;rec-number&gt;317&lt;/rec-number&gt;&lt;foreign-keys&gt;&lt;key app="EN" db-id="zfpp29xd3wa0rcev5pexesr5xeexp5xr059z" timestamp="1499272726"&gt;317&lt;/key&gt;&lt;/foreign-keys&gt;&lt;ref-type name="Journal Article"&gt;17&lt;/ref-type&gt;&lt;contributors&gt;&lt;authors&gt;&lt;author&gt;Chen, J. Y.&lt;/author&gt;&lt;author&gt;Hsu, S. S.&lt;/author&gt;&lt;author&gt;Ho, J. T.&lt;/author&gt;&lt;/authors&gt;&lt;/contributors&gt;&lt;auth-address&gt;Division of Neurosurgery, Department of Surgery, Veterans General Hospital-Kaohsiung, Kaohsiung, Taiwan.&lt;/auth-address&gt;&lt;titles&gt;&lt;title&gt;Extraskeletal intracranial mesenchymal chondrosarcoma: case report and literature review&lt;/title&gt;&lt;secondary-title&gt;Kaohsiung J Med Sci&lt;/secondary-title&gt;&lt;alt-title&gt;The Kaohsiung journal of medical sciences&lt;/alt-title&gt;&lt;/titles&gt;&lt;periodical&gt;&lt;full-title&gt;Kaohsiung J Med Sci&lt;/full-title&gt;&lt;abbr-1&gt;The Kaohsiung journal of medical sciences&lt;/abbr-1&gt;&lt;/periodical&gt;&lt;alt-periodical&gt;&lt;full-title&gt;Kaohsiung J Med Sci&lt;/full-title&gt;&lt;abbr-1&gt;The Kaohsiung journal of medical sciences&lt;/abbr-1&gt;&lt;/alt-periodical&gt;&lt;pages&gt;240-6&lt;/pages&gt;&lt;volume&gt;20&lt;/volume&gt;&lt;number&gt;5&lt;/number&gt;&lt;keywords&gt;&lt;keyword&gt;Adolescent&lt;/keyword&gt;&lt;keyword&gt;Brain Neoplasms/genetics/*pathology/surgery&lt;/keyword&gt;&lt;keyword&gt;Chondrosarcoma, Mesenchymal/genetics/*pathology/surgery&lt;/keyword&gt;&lt;keyword&gt;Chromosome Aberrations&lt;/keyword&gt;&lt;keyword&gt;Female&lt;/keyword&gt;&lt;keyword&gt;Humans&lt;/keyword&gt;&lt;/keywords&gt;&lt;dates&gt;&lt;year&gt;2004&lt;/year&gt;&lt;pub-dates&gt;&lt;date&gt;May&lt;/date&gt;&lt;/pub-dates&gt;&lt;/dates&gt;&lt;isbn&gt;1607-551X (Print)&amp;#xD;1607-551X (Linking)&lt;/isbn&gt;&lt;accession-num&gt;15233236&lt;/accession-num&gt;&lt;urls&gt;&lt;related-urls&gt;&lt;url&gt;http://www.ncbi.nlm.nih.gov/pubmed/15233236&lt;/url&gt;&lt;/related-urls&gt;&lt;/urls&gt;&lt;electronic-resource-num&gt;10.1016/S1607-551X(09)70113-5&lt;/electronic-resource-num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3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Bi-Frontal falcine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8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assa et al., 2005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Yassa&lt;/Author&gt;&lt;Year&gt;2005&lt;/Year&gt;&lt;RecNum&gt;678&lt;/RecNum&gt;&lt;DisplayText&gt;[70]&lt;/DisplayText&gt;&lt;record&gt;&lt;rec-number&gt;678&lt;/rec-number&gt;&lt;foreign-keys&gt;&lt;key app="EN" db-id="zfpp29xd3wa0rcev5pexesr5xeexp5xr059z" timestamp="1599643603"&gt;678&lt;/key&gt;&lt;/foreign-keys&gt;&lt;ref-type name="Journal Article"&gt;17&lt;/ref-type&gt;&lt;contributors&gt;&lt;authors&gt;&lt;author&gt;Yassa, M.&lt;/author&gt;&lt;author&gt;Bahary, J. P.&lt;/author&gt;&lt;author&gt;Bourguoin, P.&lt;/author&gt;&lt;author&gt;Bélair, M.&lt;/author&gt;&lt;author&gt;Berthelet, F.&lt;/author&gt;&lt;author&gt;Bouthillier, A.&lt;/author&gt;&lt;/authors&gt;&lt;/contributors&gt;&lt;titles&gt;&lt;title&gt;Intra-parenchymal mesenchymal chondrosarcoma of the cerebellum: case report and review of the literature&lt;/title&gt;&lt;secondary-title&gt;J Neurooncol&lt;/secondary-title&gt;&lt;alt-title&gt;Journal of neuro-oncology&lt;/alt-title&gt;&lt;/titles&gt;&lt;periodical&gt;&lt;full-title&gt;J Neurooncol&lt;/full-title&gt;&lt;/periodical&gt;&lt;alt-periodical&gt;&lt;full-title&gt;Journal of Neuro-Oncology&lt;/full-title&gt;&lt;/alt-periodical&gt;&lt;pages&gt;329-31&lt;/pages&gt;&lt;volume&gt;74&lt;/volume&gt;&lt;number&gt;3&lt;/number&gt;&lt;edition&gt;2005/09/28&lt;/edition&gt;&lt;keywords&gt;&lt;keyword&gt;Adult&lt;/keyword&gt;&lt;keyword&gt;Carcinoma, Papillary/pathology&lt;/keyword&gt;&lt;keyword&gt;Cerebellar Neoplasms/metabolism/*pathology&lt;/keyword&gt;&lt;keyword&gt;Chondrosarcoma, Mesenchymal/metabolism/*pathology&lt;/keyword&gt;&lt;keyword&gt;Humans&lt;/keyword&gt;&lt;keyword&gt;Immunohistochemistry&lt;/keyword&gt;&lt;keyword&gt;Magnetic Resonance Imaging&lt;/keyword&gt;&lt;keyword&gt;Male&lt;/keyword&gt;&lt;keyword&gt;Neoplasms, Second Primary/metabolism/*pathology&lt;/keyword&gt;&lt;keyword&gt;Thyroid Neoplasms/pathology&lt;/keyword&gt;&lt;/keywords&gt;&lt;dates&gt;&lt;year&gt;2005&lt;/year&gt;&lt;pub-dates&gt;&lt;date&gt;Sep&lt;/date&gt;&lt;/pub-dates&gt;&lt;/dates&gt;&lt;isbn&gt;0167-594X (Print)&amp;#xD;0167-594x&lt;/isbn&gt;&lt;accession-num&gt;16187026&lt;/accession-num&gt;&lt;urls&gt;&lt;/urls&gt;&lt;electronic-resource-num&gt;10.1007/s11060-005-0374-1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70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4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erebellum/inf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6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0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alvati et al., 2005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x2YXRpPC9BdXRob3I+PFllYXI+MjAwNTwvWWVhcj48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x2YXRpPC9BdXRob3I+PFllYXI+MjAwNTwvWWVhcj48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0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0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oparie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8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alvati et al., 2005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x2YXRpPC9BdXRob3I+PFllYXI+MjAwNTwvWWVhcj48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x2YXRpPC9BdXRob3I+PFllYXI+MjAwNTwvWWVhcj48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0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3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0.9</w:t>
            </w:r>
          </w:p>
        </w:tc>
      </w:tr>
      <w:tr w:rsidR="009E3E9B" w:rsidRPr="00A442D9" w:rsidTr="009E3E9B">
        <w:trPr>
          <w:gridAfter w:val="1"/>
          <w:wAfter w:w="439" w:type="dxa"/>
          <w:trHeight w:val="57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hatzipantelis et al., 200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Chatzipantelis&lt;/Author&gt;&lt;Year&gt;2006&lt;/Year&gt;&lt;RecNum&gt;675&lt;/RecNum&gt;&lt;DisplayText&gt;[4]&lt;/DisplayText&gt;&lt;record&gt;&lt;rec-number&gt;675&lt;/rec-number&gt;&lt;foreign-keys&gt;&lt;key app="EN" db-id="zfpp29xd3wa0rcev5pexesr5xeexp5xr059z" timestamp="1599640821"&gt;675&lt;/key&gt;&lt;/foreign-keys&gt;&lt;ref-type name="Journal Article"&gt;17&lt;/ref-type&gt;&lt;contributors&gt;&lt;authors&gt;&lt;author&gt;Chatzipantelis, P.&lt;/author&gt;&lt;author&gt;Karvouni, E.&lt;/author&gt;&lt;author&gt;Fragoulidis, G. P.&lt;/author&gt;&lt;author&gt;Voros, D.&lt;/author&gt;&lt;author&gt;Pafiti, A.&lt;/author&gt;&lt;/authors&gt;&lt;/contributors&gt;&lt;auth-address&gt;Department of Pathology, Areteion University Hospital, The National and Kapodistrian University of Athens, Greece. pchatzipantelis@yahoo.com&lt;/auth-address&gt;&lt;titles&gt;&lt;title&gt;Clinicopathologic features of two rare cases of mesenchymal metastatic tumors in the pancreas: review of the literature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301-3&lt;/pages&gt;&lt;volume&gt;33&lt;/volume&gt;&lt;number&gt;3&lt;/number&gt;&lt;edition&gt;2006/09/28&lt;/edition&gt;&lt;keywords&gt;&lt;keyword&gt;Adenocarcinoma/pathology&lt;/keyword&gt;&lt;keyword&gt;Adult&lt;/keyword&gt;&lt;keyword&gt;Aged&lt;/keyword&gt;&lt;keyword&gt;Chondrosarcoma/pathology&lt;/keyword&gt;&lt;keyword&gt;Diagnosis, Differential&lt;/keyword&gt;&lt;keyword&gt;Female&lt;/keyword&gt;&lt;keyword&gt;Humans&lt;/keyword&gt;&lt;keyword&gt;Male&lt;/keyword&gt;&lt;keyword&gt;Mesenchymoma/*pathology&lt;/keyword&gt;&lt;keyword&gt;Pancreatic Neoplasms/*pathology&lt;/keyword&gt;&lt;/keywords&gt;&lt;dates&gt;&lt;year&gt;2006&lt;/year&gt;&lt;pub-dates&gt;&lt;date&gt;Oct&lt;/date&gt;&lt;/pub-dates&gt;&lt;/dates&gt;&lt;isbn&gt;0885-3177&lt;/isbn&gt;&lt;accession-num&gt;17003653&lt;/accession-num&gt;&lt;urls&gt;&lt;/urls&gt;&lt;electronic-resource-num&gt;10.1097/01.mpa.0000234075.53630.2f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7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08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liuddin et al., 200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Waliuddin&lt;/Author&gt;&lt;Year&gt;2006&lt;/Year&gt;&lt;RecNum&gt;308&lt;/RecNum&gt;&lt;DisplayText&gt;[64]&lt;/DisplayText&gt;&lt;record&gt;&lt;rec-number&gt;308&lt;/rec-number&gt;&lt;foreign-keys&gt;&lt;key app="EN" db-id="zfpp29xd3wa0rcev5pexesr5xeexp5xr059z" timestamp="1499272726"&gt;308&lt;/key&gt;&lt;/foreign-keys&gt;&lt;ref-type name="Journal Article"&gt;17&lt;/ref-type&gt;&lt;contributors&gt;&lt;authors&gt;&lt;author&gt;Waliuddin, A.&lt;/author&gt;&lt;author&gt;Jamjoom, A. B.&lt;/author&gt;&lt;author&gt;Thomas, J.&lt;/author&gt;&lt;/authors&gt;&lt;/contributors&gt;&lt;auth-address&gt;Section of Neurosurgery, Department of Surgery, King Khalid National Guard Hospital, PO Box 9515, Jeddah 21423, Kingdom of Saudi Arabia. Tel. +966 (2) 6240000 Ext. 2071. E-mail: a_waliuddin@yahoo.com.&lt;/auth-address&gt;&lt;titles&gt;&lt;title&gt;Intracranial extraskeletal mesenchymal chondrosarcoma&lt;/title&gt;&lt;secondary-title&gt;Neurosciences (Riyadh)&lt;/secondary-title&gt;&lt;alt-title&gt;Neurosciences&lt;/alt-title&gt;&lt;/titles&gt;&lt;periodical&gt;&lt;full-title&gt;Neurosciences (Riyadh)&lt;/full-title&gt;&lt;abbr-1&gt;Neurosciences&lt;/abbr-1&gt;&lt;/periodical&gt;&lt;alt-periodical&gt;&lt;full-title&gt;Neurosciences (Riyadh)&lt;/full-title&gt;&lt;abbr-1&gt;Neurosciences&lt;/abbr-1&gt;&lt;/alt-periodical&gt;&lt;pages&gt;205-9&lt;/pages&gt;&lt;volume&gt;11&lt;/volume&gt;&lt;number&gt;3&lt;/number&gt;&lt;dates&gt;&lt;year&gt;2006&lt;/year&gt;&lt;pub-dates&gt;&lt;date&gt;Jul&lt;/date&gt;&lt;/pub-dates&gt;&lt;/dates&gt;&lt;isbn&gt;1319-6138 (Print)&amp;#xD;1319-6138 (Linking)&lt;/isbn&gt;&lt;accession-num&gt;22266623&lt;/accession-num&gt;&lt;urls&gt;&lt;related-urls&gt;&lt;url&gt;http://www.ncbi.nlm.nih.gov/pubmed/22266623&lt;/url&gt;&lt;/related-urls&gt;&lt;/urls&gt;&lt;research-notes&gt;abstract: one case (5M, left cerebral hemisphere, total macroscopic excision  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4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or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9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</w:t>
            </w:r>
          </w:p>
        </w:tc>
      </w:tr>
      <w:tr w:rsidR="009E3E9B" w:rsidRPr="00A442D9" w:rsidTr="009E3E9B">
        <w:trPr>
          <w:gridAfter w:val="1"/>
          <w:wAfter w:w="439" w:type="dxa"/>
          <w:trHeight w:val="7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eyaz et al., 200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Reyaz&lt;/Author&gt;&lt;Year&gt;2006&lt;/Year&gt;&lt;RecNum&gt;309&lt;/RecNum&gt;&lt;DisplayText&gt;[44]&lt;/DisplayText&gt;&lt;record&gt;&lt;rec-number&gt;309&lt;/rec-number&gt;&lt;foreign-keys&gt;&lt;key app="EN" db-id="zfpp29xd3wa0rcev5pexesr5xeexp5xr059z" timestamp="1499272726"&gt;309&lt;/key&gt;&lt;/foreign-keys&gt;&lt;ref-type name="Journal Article"&gt;17&lt;/ref-type&gt;&lt;contributors&gt;&lt;authors&gt;&lt;author&gt;Reyaz, N.&lt;/author&gt;&lt;author&gt;Ashraf, M.&lt;/author&gt;&lt;/authors&gt;&lt;/contributors&gt;&lt;auth-address&gt;Department of Pathology, University of Health Sciences, Kayaban e Jamia Punjab, Lahore.&lt;/auth-address&gt;&lt;titles&gt;&lt;title&gt;Intracranial extra-skeletal mesenchymal chondrosarcoma&lt;/title&gt;&lt;secondary-title&gt;J Ayub Med Coll Abbottabad&lt;/secondary-title&gt;&lt;alt-title&gt;Journal of Ayub Medical College, Abbottabad : JAMC&lt;/alt-title&gt;&lt;/titles&gt;&lt;periodical&gt;&lt;full-title&gt;J Ayub Med Coll Abbottabad&lt;/full-title&gt;&lt;abbr-1&gt;Journal of Ayub Medical College, Abbottabad : JAMC&lt;/abbr-1&gt;&lt;/periodical&gt;&lt;alt-periodical&gt;&lt;full-title&gt;J Ayub Med Coll Abbottabad&lt;/full-title&gt;&lt;abbr-1&gt;Journal of Ayub Medical College, Abbottabad : JAMC&lt;/abbr-1&gt;&lt;/alt-periodical&gt;&lt;pages&gt;86-7&lt;/pages&gt;&lt;volume&gt;18&lt;/volume&gt;&lt;number&gt;2&lt;/number&gt;&lt;keywords&gt;&lt;keyword&gt;Adult&lt;/keyword&gt;&lt;keyword&gt;Brain Neoplasms/*diagnosis/pathology&lt;/keyword&gt;&lt;keyword&gt;Chondrosarcoma, Mesenchymal/*diagnosis/pathology&lt;/keyword&gt;&lt;keyword&gt;Diagnosis, Differential&lt;/keyword&gt;&lt;keyword&gt;Female&lt;/keyword&gt;&lt;keyword&gt;Humans&lt;/keyword&gt;&lt;/keywords&gt;&lt;dates&gt;&lt;year&gt;2006&lt;/year&gt;&lt;pub-dates&gt;&lt;date&gt;Apr-Jun&lt;/date&gt;&lt;/pub-dates&gt;&lt;/dates&gt;&lt;isbn&gt;1025-9589 (Print)&amp;#xD;1025-9589 (Linking)&lt;/isbn&gt;&lt;accession-num&gt;16977825&lt;/accession-num&gt;&lt;urls&gt;&lt;related-urls&gt;&lt;url&gt;http://www.ncbi.nlm.nih.gov/pubmed/16977825&lt;/url&gt;&lt;/related-urls&gt;&lt;/urls&gt;&lt;research-notes&gt;one case, not available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4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6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osterior fossa/inf./na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.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9E3E9B">
        <w:trPr>
          <w:gridAfter w:val="1"/>
          <w:wAfter w:w="439" w:type="dxa"/>
          <w:trHeight w:val="150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örander et al., 200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w7ZyYW5kZXI8L0F1dGhvcj48WWVhcj4yMDA2PC9ZZWFy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w7ZyYW5kZXI8L0F1dGhvcj48WWVhcj4yMDA2PC9ZZWFy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6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alcine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45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90</w:t>
            </w:r>
          </w:p>
        </w:tc>
      </w:tr>
      <w:tr w:rsidR="009E3E9B" w:rsidRPr="00A442D9" w:rsidTr="009E3E9B">
        <w:trPr>
          <w:gridAfter w:val="1"/>
          <w:wAfter w:w="439" w:type="dxa"/>
          <w:trHeight w:val="7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örander et al., 200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w7ZyYW5kZXI8L0F1dGhvcj48WWVhcj4yMDA2PC9ZZWFy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w7ZyYW5kZXI8L0F1dGhvcj48WWVhcj4yMDA2PC9ZZWFy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9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etrous bone apex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12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De Cecio et al., 200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EZSBDZWNpbzwvQXV0aG9yPjxZZWFyPjIwMDg8L1llYXI+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EZSBDZWNpbzwvQXV0aG9yPjxZZWFyPjIwMDg8L1llYXI+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0,2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al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1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</w:t>
            </w:r>
            <w:r w:rsidR="006523E4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obias et al., 200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Tobias&lt;/Author&gt;&lt;Year&gt;2008&lt;/Year&gt;&lt;RecNum&gt;373&lt;/RecNum&gt;&lt;DisplayText&gt;[59]&lt;/DisplayText&gt;&lt;record&gt;&lt;rec-number&gt;373&lt;/rec-number&gt;&lt;foreign-keys&gt;&lt;key app="EN" db-id="zfpp29xd3wa0rcev5pexesr5xeexp5xr059z" timestamp="1499613673"&gt;373&lt;/key&gt;&lt;/foreign-keys&gt;&lt;ref-type name="Journal Article"&gt;17&lt;/ref-type&gt;&lt;contributors&gt;&lt;authors&gt;&lt;author&gt;Tobias, M.D.&lt;/author&gt;&lt;author&gt;Christoph, I.V.&lt;/author&gt;&lt;author&gt;Ivo, L.&lt;/author&gt;&lt;author&gt;Andreas, S.&lt;/author&gt;&lt;author&gt;Rhoikos, F.&lt;/author&gt;&lt;author&gt;Alexander, C.&lt;/author&gt;&lt;author&gt;Schneider, D.T.&lt;/author&gt;&lt;author&gt;Thomas, K.&lt;/author&gt;&lt;author&gt;Bielack, S.S.&lt;/author&gt;&lt;author&gt;Ewa, K.&lt;/author&gt;&lt;/authors&gt;&lt;/contributors&gt;&lt;titles&gt;&lt;title&gt;Mesenchymal chondrosarcoma of soft tissues and bone in children, adolescents, and young adults&lt;/title&gt;&lt;secondary-title&gt;Cancer&lt;/secondary-title&gt;&lt;/titles&gt;&lt;periodical&gt;&lt;full-title&gt;Cancer&lt;/full-title&gt;&lt;/periodical&gt;&lt;pages&gt;2424-31&lt;/pages&gt;&lt;volume&gt;112&lt;/volume&gt;&lt;number&gt;11&lt;/number&gt;&lt;keywords&gt;&lt;keyword&gt;pediatric oncology&lt;/keyword&gt;&lt;keyword&gt;adolescent oncology&lt;/keyword&gt;&lt;keyword&gt;soft tissue sarcoma&lt;/keyword&gt;&lt;keyword&gt;bone sarcoma&lt;/keyword&gt;&lt;keyword&gt;mesenchymal chondrosarcoma&lt;/keyword&gt;&lt;/keywords&gt;&lt;dates&gt;&lt;year&gt;2008&lt;/year&gt;&lt;/dates&gt;&lt;urls&gt;&lt;/urls&gt;&lt;research-notes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全身。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10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年生存率＜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50%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。广泛切除。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lt;/style&gt;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9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kull base/na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,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 (44.4 Gy)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,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,6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lastRenderedPageBreak/>
              <w:t>6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obias et al., 200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Tobias&lt;/Author&gt;&lt;Year&gt;2008&lt;/Year&gt;&lt;RecNum&gt;373&lt;/RecNum&gt;&lt;DisplayText&gt;[59]&lt;/DisplayText&gt;&lt;record&gt;&lt;rec-number&gt;373&lt;/rec-number&gt;&lt;foreign-keys&gt;&lt;key app="EN" db-id="zfpp29xd3wa0rcev5pexesr5xeexp5xr059z" timestamp="1499613673"&gt;373&lt;/key&gt;&lt;/foreign-keys&gt;&lt;ref-type name="Journal Article"&gt;17&lt;/ref-type&gt;&lt;contributors&gt;&lt;authors&gt;&lt;author&gt;Tobias, M.D.&lt;/author&gt;&lt;author&gt;Christoph, I.V.&lt;/author&gt;&lt;author&gt;Ivo, L.&lt;/author&gt;&lt;author&gt;Andreas, S.&lt;/author&gt;&lt;author&gt;Rhoikos, F.&lt;/author&gt;&lt;author&gt;Alexander, C.&lt;/author&gt;&lt;author&gt;Schneider, D.T.&lt;/author&gt;&lt;author&gt;Thomas, K.&lt;/author&gt;&lt;author&gt;Bielack, S.S.&lt;/author&gt;&lt;author&gt;Ewa, K.&lt;/author&gt;&lt;/authors&gt;&lt;/contributors&gt;&lt;titles&gt;&lt;title&gt;Mesenchymal chondrosarcoma of soft tissues and bone in children, adolescents, and young adults&lt;/title&gt;&lt;secondary-title&gt;Cancer&lt;/secondary-title&gt;&lt;/titles&gt;&lt;periodical&gt;&lt;full-title&gt;Cancer&lt;/full-title&gt;&lt;/periodical&gt;&lt;pages&gt;2424-31&lt;/pages&gt;&lt;volume&gt;112&lt;/volume&gt;&lt;number&gt;11&lt;/number&gt;&lt;keywords&gt;&lt;keyword&gt;pediatric oncology&lt;/keyword&gt;&lt;keyword&gt;adolescent oncology&lt;/keyword&gt;&lt;keyword&gt;soft tissue sarcoma&lt;/keyword&gt;&lt;keyword&gt;bone sarcoma&lt;/keyword&gt;&lt;keyword&gt;mesenchymal chondrosarcoma&lt;/keyword&gt;&lt;/keywords&gt;&lt;dates&gt;&lt;year&gt;2008&lt;/year&gt;&lt;/dates&gt;&lt;urls&gt;&lt;/urls&gt;&lt;research-notes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全身。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10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年生存率＜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50%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。广泛切除。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lt;/style&gt;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9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al skul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.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06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heth et al., 2009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heth RN&lt;/Author&gt;&lt;Year&gt;2009&lt;/Year&gt;&lt;RecNum&gt;706&lt;/RecNum&gt;&lt;DisplayText&gt;[56]&lt;/DisplayText&gt;&lt;record&gt;&lt;rec-number&gt;706&lt;/rec-number&gt;&lt;foreign-keys&gt;&lt;key app="EN" db-id="zfpp29xd3wa0rcev5pexesr5xeexp5xr059z" timestamp="1609520879"&gt;706&lt;/key&gt;&lt;/foreign-keys&gt;&lt;ref-type name="Journal Article"&gt;17&lt;/ref-type&gt;&lt;contributors&gt;&lt;authors&gt;&lt;author&gt;Sheth RN, Thompson SM, Morcos JJ. &lt;/author&gt;&lt;/authors&gt;&lt;/contributors&gt;&lt;titles&gt;&lt;title&gt;Drop metastasis from primary intracranial mesenchymal chondrosarcoma: case report&lt;/title&gt;&lt;secondary-title&gt;Ann Neurosurg&lt;/secondary-title&gt;&lt;/titles&gt;&lt;periodical&gt;&lt;full-title&gt;Ann Neurosurg&lt;/full-title&gt;&lt;/periodical&gt;&lt;pages&gt;1-9&lt;/pages&gt;&lt;volume&gt;9&lt;/volume&gt;&lt;dates&gt;&lt;year&gt;2009&lt;/year&gt;&lt;/dates&gt;&lt;urls&gt;&lt;/url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6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2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or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 (60 Gy)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10,5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</w:t>
            </w:r>
          </w:p>
        </w:tc>
      </w:tr>
      <w:tr w:rsidR="009E3E9B" w:rsidRPr="00A442D9" w:rsidTr="009E3E9B">
        <w:trPr>
          <w:gridAfter w:val="1"/>
          <w:wAfter w:w="439" w:type="dxa"/>
          <w:trHeight w:val="104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anburg-Smith et al., 201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YW5idXJnLVNtaXRoPC9BdXRob3I+PFllYXI+MjAxMDwv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YW5idXJnLVNtaXRoPC9BdXRob3I+PFllYXI+MjAxMDwv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9E3E9B">
        <w:trPr>
          <w:gridAfter w:val="1"/>
          <w:wAfter w:w="439" w:type="dxa"/>
          <w:trHeight w:val="300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Vij et al., 201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Vij&lt;/Author&gt;&lt;Year&gt;2011&lt;/Year&gt;&lt;RecNum&gt;722&lt;/RecNum&gt;&lt;DisplayText&gt;[62]&lt;/DisplayText&gt;&lt;record&gt;&lt;rec-number&gt;722&lt;/rec-number&gt;&lt;foreign-keys&gt;&lt;key app="EN" db-id="zfpp29xd3wa0rcev5pexesr5xeexp5xr059z" timestamp="1609616540"&gt;722&lt;/key&gt;&lt;/foreign-keys&gt;&lt;ref-type name="Journal Article"&gt;17&lt;/ref-type&gt;&lt;contributors&gt;&lt;authors&gt;&lt;author&gt;Vij, M.&lt;/author&gt;&lt;author&gt;Krishnani, N.&lt;/author&gt;&lt;author&gt;Agrawal, V.&lt;/author&gt;&lt;author&gt;Jaiswal, S.&lt;/author&gt;&lt;author&gt;Kumari, N.&lt;/author&gt;&lt;author&gt;Jaiswal, A. K.&lt;/author&gt;&lt;author&gt;Behari, S.&lt;/author&gt;&lt;/authors&gt;&lt;/contributors&gt;&lt;auth-address&gt;Department of Pathology, Sanjay Gandhi Postgraduate Institute of Medical Sciences, Lucknow, Uttar Pradesh, India.&lt;/auth-address&gt;&lt;titles&gt;&lt;title&gt;Cytomorphology of intraparenchymal mesenchymal chondrosarcoma in frontal lobe: report of a case&lt;/title&gt;&lt;secondary-title&gt;Diagn Cytopathol&lt;/secondary-title&gt;&lt;/titles&gt;&lt;periodical&gt;&lt;full-title&gt;Diagn Cytopathol&lt;/full-title&gt;&lt;/periodical&gt;&lt;pages&gt;837-42&lt;/pages&gt;&lt;volume&gt;39&lt;/volume&gt;&lt;number&gt;11&lt;/number&gt;&lt;edition&gt;2011/10/14&lt;/edition&gt;&lt;keywords&gt;&lt;keyword&gt;Brain Neoplasms/diagnosis/*pathology&lt;/keyword&gt;&lt;keyword&gt;Chondrosarcoma, Mesenchymal/diagnosis/*pathology&lt;/keyword&gt;&lt;keyword&gt;*Frontal Lobe&lt;/keyword&gt;&lt;keyword&gt;Histological Techniques&lt;/keyword&gt;&lt;keyword&gt;Humans&lt;/keyword&gt;&lt;keyword&gt;Male&lt;/keyword&gt;&lt;keyword&gt;Young Adult&lt;/keyword&gt;&lt;/keywords&gt;&lt;dates&gt;&lt;year&gt;2011&lt;/year&gt;&lt;pub-dates&gt;&lt;date&gt;Nov&lt;/date&gt;&lt;/pub-dates&gt;&lt;/dates&gt;&lt;isbn&gt;1097-0339&lt;/isbn&gt;&lt;accession-num&gt;21994195&lt;/accession-num&gt;&lt;urls&gt;&lt;/urls&gt;&lt;electronic-resource-num&gt;10.1002/dc.21554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2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9E3E9B">
        <w:trPr>
          <w:gridAfter w:val="1"/>
          <w:wAfter w:w="439" w:type="dxa"/>
          <w:trHeight w:val="480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anburg-Smith et al., 201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YW5idXJnLVNtaXRoPC9BdXRob3I+PFllYXI+MjAxMDwv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YW5idXJnLVNtaXRoPC9BdXRob3I+PFllYXI+MjAxMDwv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3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anburg-Smith et al., 201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YW5idXJnLVNtaXRoPC9BdXRob3I+PFllYXI+MjAxMDwv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YW5idXJnLVNtaXRoPC9BdXRob3I+PFllYXI+MjAxMDwv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9E3E9B">
        <w:trPr>
          <w:gridAfter w:val="1"/>
          <w:wAfter w:w="439" w:type="dxa"/>
          <w:trHeight w:val="58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anburg-Smith et al., 201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YW5idXJnLVNtaXRoPC9BdXRob3I+PFllYXI+MjAxMDwv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GYW5idXJnLVNtaXRoPC9BdXRob3I+PFllYXI+MjAxMDwv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9E3E9B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achel et al., 201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Rachel&lt;/Author&gt;&lt;Year&gt;2011&lt;/Year&gt;&lt;RecNum&gt;59&lt;/RecNum&gt;&lt;DisplayText&gt;[41]&lt;/DisplayText&gt;&lt;record&gt;&lt;rec-number&gt;59&lt;/rec-number&gt;&lt;foreign-keys&gt;&lt;key app="EN" db-id="zfpp29xd3wa0rcev5pexesr5xeexp5xr059z" timestamp="1491788915"&gt;59&lt;/key&gt;&lt;/foreign-keys&gt;&lt;ref-type name="Journal Article"&gt;17&lt;/ref-type&gt;&lt;contributors&gt;&lt;authors&gt;&lt;author&gt;Rachel, J.S.&lt;/author&gt;&lt;author&gt;David, S.G.&lt;/author&gt;&lt;author&gt;Richard, G.&lt;/author&gt;&lt;author&gt;Howard, D.D.&lt;/author&gt;&lt;/authors&gt;&lt;/contributors&gt;&lt;titles&gt;&lt;title&gt;Mesenchymal Chondrosarcoma Clinicopathologic Study of 20 Cases&lt;/title&gt;&lt;secondary-title&gt;Arch Pathol Lab Med&lt;/secondary-title&gt;&lt;/titles&gt;&lt;periodical&gt;&lt;full-title&gt;Arch Pathol Lab Med&lt;/full-title&gt;&lt;/periodical&gt;&lt;volume&gt;&lt;style face="normal" font="default" charset="134" size="100%"&gt;136&lt;/style&gt;&lt;/volume&gt;&lt;dates&gt;&lt;year&gt;2011&lt;/year&gt;&lt;/dates&gt;&lt;urls&gt;&lt;/urls&gt;&lt;electronic-resource-num&gt;10.5858/&lt;/electronic-resource-num&gt;&lt;research-notes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颅面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9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例（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20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例）；男性发病年龄更年轻；辅助化疗有效；病理、免疫、化疗进展。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lt;/style&gt;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7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kull bone/na/na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,8</w:t>
            </w:r>
          </w:p>
        </w:tc>
      </w:tr>
      <w:tr w:rsidR="009E3E9B" w:rsidRPr="00A442D9" w:rsidTr="009E3E9B">
        <w:trPr>
          <w:gridAfter w:val="1"/>
          <w:wAfter w:w="439" w:type="dxa"/>
          <w:trHeight w:val="58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achel et al., 201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Rachel&lt;/Author&gt;&lt;Year&gt;2011&lt;/Year&gt;&lt;RecNum&gt;59&lt;/RecNum&gt;&lt;DisplayText&gt;[41]&lt;/DisplayText&gt;&lt;record&gt;&lt;rec-number&gt;59&lt;/rec-number&gt;&lt;foreign-keys&gt;&lt;key app="EN" db-id="zfpp29xd3wa0rcev5pexesr5xeexp5xr059z" timestamp="1491788915"&gt;59&lt;/key&gt;&lt;/foreign-keys&gt;&lt;ref-type name="Journal Article"&gt;17&lt;/ref-type&gt;&lt;contributors&gt;&lt;authors&gt;&lt;author&gt;Rachel, J.S.&lt;/author&gt;&lt;author&gt;David, S.G.&lt;/author&gt;&lt;author&gt;Richard, G.&lt;/author&gt;&lt;author&gt;Howard, D.D.&lt;/author&gt;&lt;/authors&gt;&lt;/contributors&gt;&lt;titles&gt;&lt;title&gt;Mesenchymal Chondrosarcoma Clinicopathologic Study of 20 Cases&lt;/title&gt;&lt;secondary-title&gt;Arch Pathol Lab Med&lt;/secondary-title&gt;&lt;/titles&gt;&lt;periodical&gt;&lt;full-title&gt;Arch Pathol Lab Med&lt;/full-title&gt;&lt;/periodical&gt;&lt;volume&gt;&lt;style face="normal" font="default" charset="134" size="100%"&gt;136&lt;/style&gt;&lt;/volume&gt;&lt;dates&gt;&lt;year&gt;2011&lt;/year&gt;&lt;/dates&gt;&lt;urls&gt;&lt;/urls&gt;&lt;electronic-resource-num&gt;10.5858/&lt;/electronic-resource-num&gt;&lt;research-notes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颅面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9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例（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20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例）；男性发病年龄更年轻；辅助化疗有效；病理、免疫、化疗进展。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lt;/style&gt;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6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kull bone/na/na/na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achel et al., 201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Rachel&lt;/Author&gt;&lt;Year&gt;2011&lt;/Year&gt;&lt;RecNum&gt;59&lt;/RecNum&gt;&lt;DisplayText&gt;[41]&lt;/DisplayText&gt;&lt;record&gt;&lt;rec-number&gt;59&lt;/rec-number&gt;&lt;foreign-keys&gt;&lt;key app="EN" db-id="zfpp29xd3wa0rcev5pexesr5xeexp5xr059z" timestamp="1491788915"&gt;59&lt;/key&gt;&lt;/foreign-keys&gt;&lt;ref-type name="Journal Article"&gt;17&lt;/ref-type&gt;&lt;contributors&gt;&lt;authors&gt;&lt;author&gt;Rachel, J.S.&lt;/author&gt;&lt;author&gt;David, S.G.&lt;/author&gt;&lt;author&gt;Richard, G.&lt;/author&gt;&lt;author&gt;Howard, D.D.&lt;/author&gt;&lt;/authors&gt;&lt;/contributors&gt;&lt;titles&gt;&lt;title&gt;Mesenchymal Chondrosarcoma Clinicopathologic Study of 20 Cases&lt;/title&gt;&lt;secondary-title&gt;Arch Pathol Lab Med&lt;/secondary-title&gt;&lt;/titles&gt;&lt;periodical&gt;&lt;full-title&gt;Arch Pathol Lab Med&lt;/full-title&gt;&lt;/periodical&gt;&lt;volume&gt;&lt;style face="normal" font="default" charset="134" size="100%"&gt;136&lt;/style&gt;&lt;/volume&gt;&lt;dates&gt;&lt;year&gt;2011&lt;/year&gt;&lt;/dates&gt;&lt;urls&gt;&lt;/urls&gt;&lt;electronic-resource-num&gt;10.5858/&lt;/electronic-resource-num&gt;&lt;research-notes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颅面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9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例（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20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例）；男性发病年龄更年轻；辅助化疗有效；病理、免疫、化疗进展。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lt;/style&gt;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0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kull bone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.2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ardi et al., 201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ardi&lt;/Author&gt;&lt;Year&gt;2011&lt;/Year&gt;&lt;RecNum&gt;671&lt;/RecNum&gt;&lt;DisplayText&gt;[51]&lt;/DisplayText&gt;&lt;record&gt;&lt;rec-number&gt;671&lt;/rec-number&gt;&lt;foreign-keys&gt;&lt;key app="EN" db-id="zfpp29xd3wa0rcev5pexesr5xeexp5xr059z" timestamp="1599640821"&gt;671&lt;/key&gt;&lt;/foreign-keys&gt;&lt;ref-type name="Journal Article"&gt;17&lt;/ref-type&gt;&lt;contributors&gt;&lt;authors&gt;&lt;author&gt;Sardi, I.&lt;/author&gt;&lt;author&gt;Massimino, M.&lt;/author&gt;&lt;author&gt;Genitori, L.&lt;/author&gt;&lt;author&gt;Buccoliero, A. M.&lt;/author&gt;&lt;author&gt;Giangaspero, F.&lt;/author&gt;&lt;author&gt;Ferrari, A.&lt;/author&gt;&lt;/authors&gt;&lt;/contributors&gt;&lt;titles&gt;&lt;title&gt;Intracranial mesenchymal chondrosarcoma: report of two pediatric cases&lt;/title&gt;&lt;secondary-title&gt;Pediatr Blood Cancer&lt;/secondary-title&gt;&lt;alt-title&gt;Pediatric blood &amp;amp; cancer&lt;/alt-title&gt;&lt;/titles&gt;&lt;periodical&gt;&lt;full-title&gt;Pediatr Blood Cancer&lt;/full-title&gt;&lt;abbr-1&gt;Pediatric blood &amp;amp; cancer&lt;/abbr-1&gt;&lt;/periodical&gt;&lt;alt-periodical&gt;&lt;full-title&gt;Pediatr Blood Cancer&lt;/full-title&gt;&lt;abbr-1&gt;Pediatric blood &amp;amp; cancer&lt;/abbr-1&gt;&lt;/alt-periodical&gt;&lt;pages&gt;685-6&lt;/pages&gt;&lt;volume&gt;56&lt;/volume&gt;&lt;number&gt;4&lt;/number&gt;&lt;edition&gt;2010/12/03&lt;/edition&gt;&lt;keywords&gt;&lt;keyword&gt;Adolescent&lt;/keyword&gt;&lt;keyword&gt;Brain Neoplasms/*diagnosis/therapy&lt;/keyword&gt;&lt;keyword&gt;Child&lt;/keyword&gt;&lt;keyword&gt;Chondrosarcoma, Mesenchymal/*diagnosis/therapy&lt;/keyword&gt;&lt;keyword&gt;Female&lt;/keyword&gt;&lt;keyword&gt;Humans&lt;/keyword&gt;&lt;keyword&gt;Infratentorial Neoplasms/*diagnosis/therapy&lt;/keyword&gt;&lt;/keywords&gt;&lt;dates&gt;&lt;year&gt;2011&lt;/year&gt;&lt;pub-dates&gt;&lt;date&gt;Apr&lt;/date&gt;&lt;/pub-dates&gt;&lt;/dates&gt;&lt;isbn&gt;1545-5009&lt;/isbn&gt;&lt;accession-num&gt;21125628&lt;/accession-num&gt;&lt;urls&gt;&lt;/urls&gt;&lt;electronic-resource-num&gt;10.1002/pbc.22906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16/na 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 (50.4Gy)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55,2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5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ardi et al., 201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ardi&lt;/Author&gt;&lt;Year&gt;2011&lt;/Year&gt;&lt;RecNum&gt;671&lt;/RecNum&gt;&lt;DisplayText&gt;[51]&lt;/DisplayText&gt;&lt;record&gt;&lt;rec-number&gt;671&lt;/rec-number&gt;&lt;foreign-keys&gt;&lt;key app="EN" db-id="zfpp29xd3wa0rcev5pexesr5xeexp5xr059z" timestamp="1599640821"&gt;671&lt;/key&gt;&lt;/foreign-keys&gt;&lt;ref-type name="Journal Article"&gt;17&lt;/ref-type&gt;&lt;contributors&gt;&lt;authors&gt;&lt;author&gt;Sardi, I.&lt;/author&gt;&lt;author&gt;Massimino, M.&lt;/author&gt;&lt;author&gt;Genitori, L.&lt;/author&gt;&lt;author&gt;Buccoliero, A. M.&lt;/author&gt;&lt;author&gt;Giangaspero, F.&lt;/author&gt;&lt;author&gt;Ferrari, A.&lt;/author&gt;&lt;/authors&gt;&lt;/contributors&gt;&lt;titles&gt;&lt;title&gt;Intracranial mesenchymal chondrosarcoma: report of two pediatric cases&lt;/title&gt;&lt;secondary-title&gt;Pediatr Blood Cancer&lt;/secondary-title&gt;&lt;alt-title&gt;Pediatric blood &amp;amp; cancer&lt;/alt-title&gt;&lt;/titles&gt;&lt;periodical&gt;&lt;full-title&gt;Pediatr Blood Cancer&lt;/full-title&gt;&lt;abbr-1&gt;Pediatric blood &amp;amp; cancer&lt;/abbr-1&gt;&lt;/periodical&gt;&lt;alt-periodical&gt;&lt;full-title&gt;Pediatr Blood Cancer&lt;/full-title&gt;&lt;abbr-1&gt;Pediatric blood &amp;amp; cancer&lt;/abbr-1&gt;&lt;/alt-periodical&gt;&lt;pages&gt;685-6&lt;/pages&gt;&lt;volume&gt;56&lt;/volume&gt;&lt;number&gt;4&lt;/number&gt;&lt;edition&gt;2010/12/03&lt;/edition&gt;&lt;keywords&gt;&lt;keyword&gt;Adolescent&lt;/keyword&gt;&lt;keyword&gt;Brain Neoplasms/*diagnosis/therapy&lt;/keyword&gt;&lt;keyword&gt;Child&lt;/keyword&gt;&lt;keyword&gt;Chondrosarcoma, Mesenchymal/*diagnosis/therapy&lt;/keyword&gt;&lt;keyword&gt;Female&lt;/keyword&gt;&lt;keyword&gt;Humans&lt;/keyword&gt;&lt;keyword&gt;Infratentorial Neoplasms/*diagnosis/therapy&lt;/keyword&gt;&lt;/keywords&gt;&lt;dates&gt;&lt;year&gt;2011&lt;/year&gt;&lt;pub-dates&gt;&lt;date&gt;Apr&lt;/date&gt;&lt;/pub-dates&gt;&lt;/dates&gt;&lt;isbn&gt;1545-5009&lt;/isbn&gt;&lt;accession-num&gt;21125628&lt;/accession-num&gt;&lt;urls&gt;&lt;/urls&gt;&lt;electronic-resource-num&gt;10.1002/pbc.22906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9/na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Infratentorial/inf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 (54 Gy)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33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3</w:t>
            </w:r>
          </w:p>
        </w:tc>
      </w:tr>
      <w:tr w:rsidR="009E3E9B" w:rsidRPr="00A442D9" w:rsidTr="00F61B78">
        <w:trPr>
          <w:gridAfter w:val="1"/>
          <w:wAfter w:w="439" w:type="dxa"/>
          <w:trHeight w:val="135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Ramesh et al., 2011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Ramesh&lt;/Author&gt;&lt;Year&gt;2011&lt;/Year&gt;&lt;RecNum&gt;670&lt;/RecNum&gt;&lt;DisplayText&gt;[42]&lt;/DisplayText&gt;&lt;record&gt;&lt;rec-number&gt;670&lt;/rec-number&gt;&lt;foreign-keys&gt;&lt;key app="EN" db-id="zfpp29xd3wa0rcev5pexesr5xeexp5xr059z" timestamp="1599640821"&gt;670&lt;/key&gt;&lt;/foreign-keys&gt;&lt;ref-type name="Journal Article"&gt;17&lt;/ref-type&gt;&lt;contributors&gt;&lt;authors&gt;&lt;author&gt;Ramesh, V. G.&lt;/author&gt;&lt;author&gt;Ravisankar, S.&lt;/author&gt;&lt;author&gt;Chander, R. V.&lt;/author&gt;&lt;author&gt;Saminathan, P.&lt;/author&gt;&lt;/authors&gt;&lt;/contributors&gt;&lt;titles&gt;&lt;title&gt;Extraskeletal intracranial mesenchymal chondrosarcoma: report of a rare case&lt;/title&gt;&lt;secondary-title&gt;Neurol India&lt;/secondary-title&gt;&lt;alt-title&gt;Neurology India&lt;/alt-title&gt;&lt;/titles&gt;&lt;periodical&gt;&lt;full-title&gt;Neurol India&lt;/full-title&gt;&lt;abbr-1&gt;Neurology India&lt;/abbr-1&gt;&lt;/periodical&gt;&lt;alt-periodical&gt;&lt;full-title&gt;Neurol India&lt;/full-title&gt;&lt;abbr-1&gt;Neurology India&lt;/abbr-1&gt;&lt;/alt-periodical&gt;&lt;pages&gt;929-31&lt;/pages&gt;&lt;volume&gt;59&lt;/volume&gt;&lt;number&gt;6&lt;/number&gt;&lt;edition&gt;2012/01/12&lt;/edition&gt;&lt;keywords&gt;&lt;keyword&gt;Adolescent&lt;/keyword&gt;&lt;keyword&gt;*Bone Neoplasms/diagnosis/metabolism&lt;/keyword&gt;&lt;keyword&gt;*Chondrosarcoma, Mesenchymal/diagnosis/metabolism&lt;/keyword&gt;&lt;keyword&gt;Female&lt;/keyword&gt;&lt;keyword&gt;Humans&lt;/keyword&gt;&lt;keyword&gt;S100 Proteins/metabolism&lt;/keyword&gt;&lt;keyword&gt;Tomography, X-Ray Computed&lt;/keyword&gt;&lt;keyword&gt;Vimentin/metabolism&lt;/keyword&gt;&lt;/keywords&gt;&lt;dates&gt;&lt;year&gt;2011&lt;/year&gt;&lt;pub-dates&gt;&lt;date&gt;Nov-Dec&lt;/date&gt;&lt;/pub-dates&gt;&lt;/dates&gt;&lt;isbn&gt;0028-3886 (Print)&amp;#xD;0028-3886&lt;/isbn&gt;&lt;accession-num&gt;22234225&lt;/accession-num&gt;&lt;urls&gt;&lt;/urls&gt;&lt;electronic-resource-num&gt;10.4103/0028-3886.91392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oparie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</w:t>
            </w:r>
          </w:p>
        </w:tc>
      </w:tr>
      <w:tr w:rsidR="009E3E9B" w:rsidRPr="00A442D9" w:rsidTr="00F61B78">
        <w:trPr>
          <w:gridAfter w:val="1"/>
          <w:wAfter w:w="439" w:type="dxa"/>
          <w:trHeight w:val="57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Lin et al., 2012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Lin&lt;/Author&gt;&lt;Year&gt;2012&lt;/Year&gt;&lt;RecNum&gt;4&lt;/RecNum&gt;&lt;DisplayText&gt;[29]&lt;/DisplayText&gt;&lt;record&gt;&lt;rec-number&gt;4&lt;/rec-number&gt;&lt;foreign-keys&gt;&lt;key app="EN" db-id="zfpp29xd3wa0rcev5pexesr5xeexp5xr059z" timestamp="1490359196"&gt;4&lt;/key&gt;&lt;/foreign-keys&gt;&lt;ref-type name="Journal Article"&gt;17&lt;/ref-type&gt;&lt;contributors&gt;&lt;authors&gt;&lt;author&gt;Lin, Hung-Shih&lt;/author&gt;&lt;author&gt;Tsai, Cheng-Chia&lt;/author&gt;&lt;author&gt;Chang, Cheng-Kuei&lt;/author&gt;&lt;author&gt;Chen, Shiu-Jau&lt;/author&gt;&lt;/authors&gt;&lt;/contributors&gt;&lt;titles&gt;&lt;title&gt;Giant intracranial mesenchymal chondrosarcoma with uncal herniation&lt;/title&gt;&lt;secondary-title&gt;Formosan Journal of Surgery&lt;/secondary-title&gt;&lt;/titles&gt;&lt;periodical&gt;&lt;full-title&gt;Formosan Journal of Surgery&lt;/full-title&gt;&lt;/periodical&gt;&lt;pages&gt;93-96&lt;/pages&gt;&lt;volume&gt;45&lt;/volume&gt;&lt;number&gt;3&lt;/number&gt;&lt;dates&gt;&lt;year&gt;2012&lt;/year&gt;&lt;/dates&gt;&lt;isbn&gt;1682606X&lt;/isbn&gt;&lt;urls&gt;&lt;/urls&gt;&lt;electronic-resource-num&gt;10.1016/j.fjs.2012.01.004&lt;/electronic-resource-num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9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Middle fossa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3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6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Lin et al., 2012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Lin&lt;/Author&gt;&lt;Year&gt;2012&lt;/Year&gt;&lt;RecNum&gt;704&lt;/RecNum&gt;&lt;DisplayText&gt;[30]&lt;/DisplayText&gt;&lt;record&gt;&lt;rec-number&gt;704&lt;/rec-number&gt;&lt;foreign-keys&gt;&lt;key app="EN" db-id="zfpp29xd3wa0rcev5pexesr5xeexp5xr059z" timestamp="1609442100"&gt;704&lt;/key&gt;&lt;/foreign-keys&gt;&lt;ref-type name="Journal Article"&gt;17&lt;/ref-type&gt;&lt;contributors&gt;&lt;authors&gt;&lt;author&gt;Lin, L.&lt;/author&gt;&lt;author&gt;Varikatt, W.&lt;/author&gt;&lt;author&gt;Dexter, M.&lt;/author&gt;&lt;author&gt;Ng, T.&lt;/author&gt;&lt;/authors&gt;&lt;/contributors&gt;&lt;auth-address&gt;Department of Tissue Pathology, ICPMR, Westmead Hospital, New South Wales, Australia. lisalin10@gmail.com&lt;/auth-address&gt;&lt;titles&gt;&lt;title&gt;Diagnostic pitfall in the diagnosis of mesenchymal chondrosarcoma arising in the central nervous system&lt;/title&gt;&lt;secondary-title&gt;Neuropathology&lt;/secondary-title&gt;&lt;/titles&gt;&lt;periodical&gt;&lt;full-title&gt;Neuropathology&lt;/full-title&gt;&lt;abbr-1&gt;Neuropathology : official journal of the Japanese Society of Neuropathology&lt;/abbr-1&gt;&lt;/periodical&gt;&lt;pages&gt;82-90&lt;/pages&gt;&lt;volume&gt;32&lt;/volume&gt;&lt;number&gt;1&lt;/number&gt;&lt;edition&gt;2011/05/28&lt;/edition&gt;&lt;keywords&gt;&lt;keyword&gt;Brain Neoplasms/*diagnosis/metabolism/surgery&lt;/keyword&gt;&lt;keyword&gt;Chondrosarcoma, Mesenchymal/*diagnosis/metabolism/surgery&lt;/keyword&gt;&lt;keyword&gt;*Diagnostic Errors&lt;/keyword&gt;&lt;keyword&gt;Female&lt;/keyword&gt;&lt;keyword&gt;Humans&lt;/keyword&gt;&lt;keyword&gt;Immunohistochemistry&lt;/keyword&gt;&lt;keyword&gt;Neuroectodermal Tumors, Primitive/*diagnosis&lt;/keyword&gt;&lt;keyword&gt;Neurosurgical Procedures&lt;/keyword&gt;&lt;keyword&gt;Young Adult&lt;/keyword&gt;&lt;/keywords&gt;&lt;dates&gt;&lt;year&gt;2012&lt;/year&gt;&lt;pub-dates&gt;&lt;date&gt;Feb&lt;/date&gt;&lt;/pub-dates&gt;&lt;/dates&gt;&lt;isbn&gt;0919-6544&lt;/isbn&gt;&lt;accession-num&gt;21615516&lt;/accession-num&gt;&lt;urls&gt;&lt;/urls&gt;&lt;electronic-resource-num&gt;10.1111/j.1440-1789.2011.01224.x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0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ntorium cerebelli/inf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.8/na/1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</w:t>
            </w:r>
          </w:p>
        </w:tc>
      </w:tr>
      <w:tr w:rsidR="009E3E9B" w:rsidRPr="00A442D9" w:rsidTr="00F61B78">
        <w:trPr>
          <w:gridAfter w:val="1"/>
          <w:wAfter w:w="439" w:type="dxa"/>
          <w:trHeight w:val="103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Kan et al., 2012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Kan&lt;/Author&gt;&lt;Year&gt;2012&lt;/Year&gt;&lt;RecNum&gt;294&lt;/RecNum&gt;&lt;DisplayText&gt;[25]&lt;/DisplayText&gt;&lt;record&gt;&lt;rec-number&gt;294&lt;/rec-number&gt;&lt;foreign-keys&gt;&lt;key app="EN" db-id="zfpp29xd3wa0rcev5pexesr5xeexp5xr059z" timestamp="1499272726"&gt;294&lt;/key&gt;&lt;/foreign-keys&gt;&lt;ref-type name="Journal Article"&gt;17&lt;/ref-type&gt;&lt;contributors&gt;&lt;authors&gt;&lt;author&gt;Kan, Z.&lt;/author&gt;&lt;author&gt;Li, H.&lt;/author&gt;&lt;author&gt;Zhang, J.&lt;/author&gt;&lt;author&gt;You, C.&lt;/author&gt;&lt;/authors&gt;&lt;/contributors&gt;&lt;auth-address&gt;Department of Neurosurgery, West China Hospital, Sichuan University, Chengdu, China.&lt;/auth-address&gt;&lt;titles&gt;&lt;title&gt;Intracranial mesenchymal chondrosarcoma: case report and literature review&lt;/title&gt;&lt;secondary-title&gt;Br J Neurosurg&lt;/secondary-title&gt;&lt;alt-title&gt;British journal of neurosurgery&lt;/alt-title&gt;&lt;/titles&gt;&lt;periodical&gt;&lt;full-title&gt;Br J Neurosurg&lt;/full-title&gt;&lt;abbr-1&gt;British journal of neurosurgery&lt;/abbr-1&gt;&lt;/periodical&gt;&lt;alt-periodical&gt;&lt;full-title&gt;Br J Neurosurg&lt;/full-title&gt;&lt;abbr-1&gt;British journal of neurosurgery&lt;/abbr-1&gt;&lt;/alt-periodical&gt;&lt;pages&gt;912-4&lt;/pages&gt;&lt;volume&gt;26&lt;/volume&gt;&lt;number&gt;6&lt;/number&gt;&lt;keywords&gt;&lt;keyword&gt;Adult&lt;/keyword&gt;&lt;keyword&gt;*Bone Neoplasms/pathology/radiotherapy/surgery&lt;/keyword&gt;&lt;keyword&gt;*Chondrosarcoma, Mesenchymal/pathology/radiotherapy/surgery&lt;/keyword&gt;&lt;keyword&gt;*Dura Mater/pathology/surgery&lt;/keyword&gt;&lt;keyword&gt;Female&lt;/keyword&gt;&lt;keyword&gt;*Frontal Lobe/pathology/surgery&lt;/keyword&gt;&lt;keyword&gt;Humans&lt;/keyword&gt;&lt;/keywords&gt;&lt;dates&gt;&lt;year&gt;2012&lt;/year&gt;&lt;pub-dates&gt;&lt;date&gt;Dec&lt;/date&gt;&lt;/pub-dates&gt;&lt;/dates&gt;&lt;isbn&gt;1360-046X (Electronic)&amp;#xD;0268-8697 (Linking)&lt;/isbn&gt;&lt;accession-num&gt;22731866&lt;/accession-num&gt;&lt;urls&gt;&lt;related-urls&gt;&lt;url&gt;http://www.ncbi.nlm.nih.gov/pubmed/22731866&lt;/url&gt;&lt;/related-urls&gt;&lt;/urls&gt;&lt;electronic-resource-num&gt;10.3109/02688697.2012.697219&lt;/electronic-resource-num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Bi-Fron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.2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3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Vergeer et al., 2012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Vergeer&lt;/Author&gt;&lt;Year&gt;2012&lt;/Year&gt;&lt;RecNum&gt;293&lt;/RecNum&gt;&lt;DisplayText&gt;[61]&lt;/DisplayText&gt;&lt;record&gt;&lt;rec-number&gt;293&lt;/rec-number&gt;&lt;foreign-keys&gt;&lt;key app="EN" db-id="zfpp29xd3wa0rcev5pexesr5xeexp5xr059z" timestamp="1499272726"&gt;293&lt;/key&gt;&lt;/foreign-keys&gt;&lt;ref-type name="Journal Article"&gt;17&lt;/ref-type&gt;&lt;contributors&gt;&lt;authors&gt;&lt;author&gt;Vergeer, R. A.&lt;/author&gt;&lt;author&gt;Vink, R.&lt;/author&gt;&lt;author&gt;Avenarius, J. K.&lt;/author&gt;&lt;author&gt;Driesse, M. J.&lt;/author&gt;&lt;/authors&gt;&lt;/contributors&gt;&lt;auth-address&gt;Department of Neurosurgery, Medical Spectrum Twente, Haaksbergerstraat 55 7513 ER, Enschede, The Netherlands.&lt;/auth-address&gt;&lt;titles&gt;&lt;title&gt;A 71-year-old woman with an intracranial dural-based mesenchymal chondrosarcoma&lt;/title&gt;&lt;secondary-title&gt;J Clin Neurosci&lt;/secondary-title&gt;&lt;alt-title&gt;Journal of clinical neuroscience : official journal of the Neurosurgical Society of Australasia&lt;/alt-title&gt;&lt;/titles&gt;&lt;periodical&gt;&lt;full-title&gt;J Clin Neurosci&lt;/full-title&gt;&lt;abbr-1&gt;Journal of clinical neuroscience : official journal of the Neurosurgical Society of Australasia&lt;/abbr-1&gt;&lt;/periodical&gt;&lt;alt-periodical&gt;&lt;full-title&gt;J Clin Neurosci&lt;/full-title&gt;&lt;abbr-1&gt;Journal of clinical neuroscience : official journal of the Neurosurgical Society of Australasia&lt;/abbr-1&gt;&lt;/alt-periodical&gt;&lt;pages&gt;1170-1&lt;/pages&gt;&lt;volume&gt;19&lt;/volume&gt;&lt;number&gt;8&lt;/number&gt;&lt;keywords&gt;&lt;keyword&gt;Aged&lt;/keyword&gt;&lt;keyword&gt;Bone Neoplasms/*diagnosis&lt;/keyword&gt;&lt;keyword&gt;Chondrosarcoma, Mesenchymal/*diagnosis&lt;/keyword&gt;&lt;keyword&gt;Dura Mater/*pathology&lt;/keyword&gt;&lt;keyword&gt;Female&lt;/keyword&gt;&lt;keyword&gt;Humans&lt;/keyword&gt;&lt;keyword&gt;Magnetic Resonance Imaging&lt;/keyword&gt;&lt;keyword&gt;S100 Proteins/metabolism&lt;/keyword&gt;&lt;keyword&gt;Skull Base/pathology&lt;/keyword&gt;&lt;/keywords&gt;&lt;dates&gt;&lt;year&gt;2012&lt;/year&gt;&lt;pub-dates&gt;&lt;date&gt;Aug&lt;/date&gt;&lt;/pub-dates&gt;&lt;/dates&gt;&lt;isbn&gt;1532-2653 (Electronic)&amp;#xD;0967-5868 (Linking)&lt;/isbn&gt;&lt;accession-num&gt;22658242&lt;/accession-num&gt;&lt;urls&gt;&lt;related-urls&gt;&lt;url&gt;http://www.ncbi.nlm.nih.gov/pubmed/22658242&lt;/url&gt;&lt;/related-urls&gt;&lt;/urls&gt;&lt;electronic-resource-num&gt;10.1016/j.jocn.2011.08.042&lt;/electronic-resource-num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1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.6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3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8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guyen et al., 2013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Nguyen&lt;/Author&gt;&lt;Year&gt;2013&lt;/Year&gt;&lt;RecNum&gt;703&lt;/RecNum&gt;&lt;DisplayText&gt;[37]&lt;/DisplayText&gt;&lt;record&gt;&lt;rec-number&gt;703&lt;/rec-number&gt;&lt;foreign-keys&gt;&lt;key app="EN" db-id="zfpp29xd3wa0rcev5pexesr5xeexp5xr059z" timestamp="1609441175"&gt;703&lt;/key&gt;&lt;/foreign-keys&gt;&lt;ref-type name="Journal Article"&gt;17&lt;/ref-type&gt;&lt;contributors&gt;&lt;authors&gt;&lt;author&gt;Nguyen, D. V.&lt;/author&gt;&lt;author&gt;Muda, A. S.&lt;/author&gt;&lt;author&gt;Yaacob, Y.&lt;/author&gt;&lt;/authors&gt;&lt;/contributors&gt;&lt;auth-address&gt;Department of Radiology, Universiti Kebangsaan Malaysia Medical Centre, Jalan Yaacob Latif, Bandar Tun Razak, Cheras, 56000 Kuala Lumpur, Malaysia.&lt;/auth-address&gt;&lt;titles&gt;&lt;title&gt;Mesenchymal chondrosarcoma: a case report&lt;/title&gt;&lt;secondary-title&gt;Malays J Med Sci&lt;/secondary-title&gt;&lt;/titles&gt;&lt;periodical&gt;&lt;full-title&gt;Malays J Med Sci&lt;/full-title&gt;&lt;/periodical&gt;&lt;pages&gt;71-7&lt;/pages&gt;&lt;volume&gt;20&lt;/volume&gt;&lt;number&gt;3&lt;/number&gt;&lt;edition&gt;2013/08/24&lt;/edition&gt;&lt;keywords&gt;&lt;keyword&gt;extraskeletal&lt;/keyword&gt;&lt;keyword&gt;mesenchymal chondrosarcoma&lt;/keyword&gt;&lt;keyword&gt;therapeutic embolization&lt;/keyword&gt;&lt;/keywords&gt;&lt;dates&gt;&lt;year&gt;2013&lt;/year&gt;&lt;pub-dates&gt;&lt;date&gt;May&lt;/date&gt;&lt;/pub-dates&gt;&lt;/dates&gt;&lt;isbn&gt;1394-195X (Print)&amp;#xD;1394-195x&lt;/isbn&gt;&lt;accession-num&gt;23966829&lt;/accession-num&gt;&lt;urls&gt;&lt;/urls&gt;&lt;custom2&gt;PMC3743986&lt;/custom2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3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0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 (skull base)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o/60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3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5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hakar et al., 2013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Thakar&lt;/Author&gt;&lt;Year&gt;2013&lt;/Year&gt;&lt;RecNum&gt;100&lt;/RecNum&gt;&lt;DisplayText&gt;[58]&lt;/DisplayText&gt;&lt;record&gt;&lt;rec-number&gt;100&lt;/rec-number&gt;&lt;foreign-keys&gt;&lt;key app="EN" db-id="zfpp29xd3wa0rcev5pexesr5xeexp5xr059z" timestamp="1493528436"&gt;100&lt;/key&gt;&lt;/foreign-keys&gt;&lt;ref-type name="Journal Article"&gt;17&lt;/ref-type&gt;&lt;contributors&gt;&lt;authors&gt;&lt;author&gt;Thakar, S.&lt;/author&gt;&lt;author&gt;Dadlani, R.&lt;/author&gt;&lt;author&gt;Furtado, S. V.&lt;/author&gt;&lt;author&gt;Ghosal, N.&lt;/author&gt;&lt;author&gt;Hegde, A. S.&lt;/author&gt;&lt;/authors&gt;&lt;/contributors&gt;&lt;titles&gt;&lt;title&gt;Extensive anterior skull-base mesenchymal chondrosarcoma: unusual cause of multiple indolent masses on the forehead&lt;/title&gt;&lt;secondary-title&gt;Clin Neuropathol&lt;/secondary-title&gt;&lt;alt-title&gt;Clinical neuropathology&lt;/alt-title&gt;&lt;/titles&gt;&lt;periodical&gt;&lt;full-title&gt;Clin Neuropathol&lt;/full-title&gt;&lt;abbr-1&gt;Clinical neuropathology&lt;/abbr-1&gt;&lt;/periodical&gt;&lt;alt-periodical&gt;&lt;full-title&gt;Clin Neuropathol&lt;/full-title&gt;&lt;abbr-1&gt;Clinical neuropathology&lt;/abbr-1&gt;&lt;/alt-periodical&gt;&lt;pages&gt;393-8&lt;/pages&gt;&lt;volume&gt;32&lt;/volume&gt;&lt;number&gt;5&lt;/number&gt;&lt;keywords&gt;&lt;keyword&gt;Adult&lt;/keyword&gt;&lt;keyword&gt;Chondrosarcoma, Mesenchymal/*pathology/surgery&lt;/keyword&gt;&lt;keyword&gt;Female&lt;/keyword&gt;&lt;keyword&gt;Forehead/pathology&lt;/keyword&gt;&lt;keyword&gt;Humans&lt;/keyword&gt;&lt;keyword&gt;Scalp/pathology&lt;/keyword&gt;&lt;keyword&gt;Skull Neoplasms/*pathology/surgery&lt;/keyword&gt;&lt;/keywords&gt;&lt;dates&gt;&lt;year&gt;2013&lt;/year&gt;&lt;pub-dates&gt;&lt;date&gt;Sep-Oct&lt;/date&gt;&lt;/pub-dates&gt;&lt;/dates&gt;&lt;isbn&gt;0722-5091 (Print)&amp;#xD;0722-5091 (Linking)&lt;/isbn&gt;&lt;accession-num&gt;23557906&lt;/accession-num&gt;&lt;urls&gt;&lt;related-urls&gt;&lt;url&gt;http://www.ncbi.nlm.nih.gov/pubmed/23557906&lt;/url&gt;&lt;/related-urls&gt;&lt;/urls&gt;&lt;electronic-resource-num&gt;10.5414/NP300611&lt;/electronic-resource-num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8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5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BiFrontal (2x)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a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Xiao et al., 2014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YaWFvPC9BdXRob3I+PFllYXI+MjAxNDwvWWVhcj48UmVj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YaWFvPC9BdXRob3I+PFllYXI+MjAxNDwvWWVhcj48UmVj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7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3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ntorium/inf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.7/yes/2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3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0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an et al., 2015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Yan&lt;/Author&gt;&lt;Year&gt;2015&lt;/Year&gt;&lt;RecNum&gt;286&lt;/RecNum&gt;&lt;DisplayText&gt;[68]&lt;/DisplayText&gt;&lt;record&gt;&lt;rec-number&gt;286&lt;/rec-number&gt;&lt;foreign-keys&gt;&lt;key app="EN" db-id="zfpp29xd3wa0rcev5pexesr5xeexp5xr059z" timestamp="1499272726"&gt;286&lt;/key&gt;&lt;/foreign-keys&gt;&lt;ref-type name="Journal Article"&gt;17&lt;/ref-type&gt;&lt;contributors&gt;&lt;authors&gt;&lt;author&gt;Yan, J.&lt;/author&gt;&lt;author&gt;Cheng, J.&lt;/author&gt;&lt;author&gt;Li, H.&lt;/author&gt;&lt;author&gt;Liu, X.&lt;/author&gt;&lt;author&gt;Zheng, Y.&lt;/author&gt;&lt;author&gt;Wang, C.&lt;/author&gt;&lt;author&gt;Luo, W.&lt;/author&gt;&lt;author&gt;Nie, Y.&lt;/author&gt;&lt;author&gt;Li, Z.&lt;/author&gt;&lt;author&gt;Pang, B.&lt;/author&gt;&lt;author&gt;Yang, B.&lt;/author&gt;&lt;/authors&gt;&lt;/contributors&gt;&lt;auth-address&gt;Department of MRI, First Affiliated Hospital of Zhengzhou University Zhengzhou, Henan.&amp;#xD;Department of Neurosurgery, First Affiliated Hospital of Zhengzhou University Zhengzhou, Henan.&amp;#xD;Department of Surgery, First Affiliated Hospital of Zhengzhou University Zhengzhou, Henan.&lt;/auth-address&gt;&lt;titles&gt;&lt;title&gt;Intraoperative high-field magnetic resonance imaging combined with neuronavigation-guided resection of intracranial mesenchymal chondrosarcoma in Broca&amp;apos;s area: a rare case report and literature review&lt;/title&gt;&lt;secondary-title&gt;Int J Clin Exp Med&lt;/secondary-title&gt;&lt;alt-title&gt;International journal of clinical and experimental medicine&lt;/alt-title&gt;&lt;/titles&gt;&lt;periodical&gt;&lt;full-title&gt;Int J Clin Exp Med&lt;/full-title&gt;&lt;abbr-1&gt;International journal of clinical and experimental medicine&lt;/abbr-1&gt;&lt;/periodical&gt;&lt;alt-periodical&gt;&lt;full-title&gt;Int J Clin Exp Med&lt;/full-title&gt;&lt;abbr-1&gt;International journal of clinical and experimental medicine&lt;/abbr-1&gt;&lt;/alt-periodical&gt;&lt;pages&gt;4697-702&lt;/pages&gt;&lt;volume&gt;8&lt;/volume&gt;&lt;number&gt;3&lt;/number&gt;&lt;dates&gt;&lt;year&gt;2015&lt;/year&gt;&lt;/dates&gt;&lt;isbn&gt;1940-5901 (Print)&amp;#xD;1940-5901 (Linking)&lt;/isbn&gt;&lt;accession-num&gt;26064406&lt;/accession-num&gt;&lt;urls&gt;&lt;related-urls&gt;&lt;url&gt;http://www.ncbi.nlm.nih.gov/pubmed/26064406&lt;/url&gt;&lt;/related-urls&gt;&lt;/urls&gt;&lt;custom2&gt;4443240&lt;/custom2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8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 gyrus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.7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a/na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adashiva et al., 201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adashiva&lt;/Author&gt;&lt;Year&gt;2016&lt;/Year&gt;&lt;RecNum&gt;14&lt;/RecNum&gt;&lt;DisplayText&gt;[48]&lt;/DisplayText&gt;&lt;record&gt;&lt;rec-number&gt;14&lt;/rec-number&gt;&lt;foreign-keys&gt;&lt;key app="EN" db-id="zfpp29xd3wa0rcev5pexesr5xeexp5xr059z" timestamp="1490359219"&gt;14&lt;/key&gt;&lt;/foreign-keys&gt;&lt;ref-type name="Journal Article"&gt;17&lt;/ref-type&gt;&lt;contributors&gt;&lt;authors&gt;&lt;author&gt;Sadashiva, N.&lt;/author&gt;&lt;author&gt;Sharma, A.&lt;/author&gt;&lt;author&gt;Shukla, D.&lt;/author&gt;&lt;author&gt;Rajalakshmi, P.&lt;/author&gt;&lt;author&gt;Mahadevan, A.&lt;/author&gt;&lt;author&gt;Devi, B. I.&lt;/author&gt;&lt;/authors&gt;&lt;/contributors&gt;&lt;auth-address&gt;Department of Neurosurgery, National Institute of Mental Health and Neurosciences, Bangalore, India.&amp;#xD;Department of Neuropathology, National Institute of Mental Health and Neurosciences, Bangalore, India.&amp;#xD;Department of Neurosurgery, National Institute of Mental Health and Neurosciences, Bangalore, India. Electronic address: bidevidr@gmail.com.&lt;/auth-address&gt;&lt;titles&gt;&lt;title&gt;Intracranial Extraskeletal Mesenchymal Chondrosarcoma&lt;/title&gt;&lt;secondary-title&gt;World Neurosurg&lt;/secondary-title&gt;&lt;alt-title&gt;World neurosurgery&lt;/alt-title&gt;&lt;/titles&gt;&lt;periodical&gt;&lt;full-title&gt;World Neurosurg&lt;/full-title&gt;&lt;/periodical&gt;&lt;alt-periodical&gt;&lt;full-title&gt;World Neurosurgery&lt;/full-title&gt;&lt;/alt-periodical&gt;&lt;pages&gt;618 e1-618 e6&lt;/pages&gt;&lt;volume&gt;95&lt;/volume&gt;&lt;dates&gt;&lt;year&gt;2016&lt;/year&gt;&lt;pub-dates&gt;&lt;date&gt;Nov&lt;/date&gt;&lt;/pub-dates&gt;&lt;/dates&gt;&lt;isbn&gt;1878-8769 (Electronic)&amp;#xD;1878-8750 (Linking)&lt;/isbn&gt;&lt;accession-num&gt;27565470&lt;/accession-num&gt;&lt;urls&gt;&lt;related-urls&gt;&lt;url&gt;http://www.ncbi.nlm.nih.gov/pubmed/27565470&lt;/url&gt;&lt;/related-urls&gt;&lt;/urls&gt;&lt;electronic-resource-num&gt;10.1016/j.wneu.2016.08.049&lt;/electronic-resource-num&gt;&lt;research-notes&gt;&lt;style face="normal" font="default" size="100%"&gt;3&lt;/style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例间叶型；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amp;#xD;&lt;/style&gt;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8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ACB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6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6</w:t>
            </w:r>
          </w:p>
        </w:tc>
      </w:tr>
      <w:tr w:rsidR="009E3E9B" w:rsidRPr="00A442D9" w:rsidTr="00F61B78">
        <w:trPr>
          <w:gridAfter w:val="1"/>
          <w:wAfter w:w="439" w:type="dxa"/>
          <w:trHeight w:val="195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adashiva et al., 201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adashiva&lt;/Author&gt;&lt;Year&gt;2016&lt;/Year&gt;&lt;RecNum&gt;14&lt;/RecNum&gt;&lt;DisplayText&gt;[48]&lt;/DisplayText&gt;&lt;record&gt;&lt;rec-number&gt;14&lt;/rec-number&gt;&lt;foreign-keys&gt;&lt;key app="EN" db-id="zfpp29xd3wa0rcev5pexesr5xeexp5xr059z" timestamp="1490359219"&gt;14&lt;/key&gt;&lt;/foreign-keys&gt;&lt;ref-type name="Journal Article"&gt;17&lt;/ref-type&gt;&lt;contributors&gt;&lt;authors&gt;&lt;author&gt;Sadashiva, N.&lt;/author&gt;&lt;author&gt;Sharma, A.&lt;/author&gt;&lt;author&gt;Shukla, D.&lt;/author&gt;&lt;author&gt;Rajalakshmi, P.&lt;/author&gt;&lt;author&gt;Mahadevan, A.&lt;/author&gt;&lt;author&gt;Devi, B. I.&lt;/author&gt;&lt;/authors&gt;&lt;/contributors&gt;&lt;auth-address&gt;Department of Neurosurgery, National Institute of Mental Health and Neurosciences, Bangalore, India.&amp;#xD;Department of Neuropathology, National Institute of Mental Health and Neurosciences, Bangalore, India.&amp;#xD;Department of Neurosurgery, National Institute of Mental Health and Neurosciences, Bangalore, India. Electronic address: bidevidr@gmail.com.&lt;/auth-address&gt;&lt;titles&gt;&lt;title&gt;Intracranial Extraskeletal Mesenchymal Chondrosarcoma&lt;/title&gt;&lt;secondary-title&gt;World Neurosurg&lt;/secondary-title&gt;&lt;alt-title&gt;World neurosurgery&lt;/alt-title&gt;&lt;/titles&gt;&lt;periodical&gt;&lt;full-title&gt;World Neurosurg&lt;/full-title&gt;&lt;/periodical&gt;&lt;alt-periodical&gt;&lt;full-title&gt;World Neurosurgery&lt;/full-title&gt;&lt;/alt-periodical&gt;&lt;pages&gt;618 e1-618 e6&lt;/pages&gt;&lt;volume&gt;95&lt;/volume&gt;&lt;dates&gt;&lt;year&gt;2016&lt;/year&gt;&lt;pub-dates&gt;&lt;date&gt;Nov&lt;/date&gt;&lt;/pub-dates&gt;&lt;/dates&gt;&lt;isbn&gt;1878-8769 (Electronic)&amp;#xD;1878-8750 (Linking)&lt;/isbn&gt;&lt;accession-num&gt;27565470&lt;/accession-num&gt;&lt;urls&gt;&lt;related-urls&gt;&lt;url&gt;http://www.ncbi.nlm.nih.gov/pubmed/27565470&lt;/url&gt;&lt;/related-urls&gt;&lt;/urls&gt;&lt;electronic-resource-num&gt;10.1016/j.wneu.2016.08.049&lt;/electronic-resource-num&gt;&lt;research-notes&gt;&lt;style face="normal" font="default" size="100%"&gt;3&lt;/style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例间叶型；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amp;#xD;&lt;/style&gt;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8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alx cerebri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21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</w:t>
            </w:r>
          </w:p>
        </w:tc>
      </w:tr>
      <w:tr w:rsidR="009E3E9B" w:rsidRPr="00A442D9" w:rsidTr="00F61B78">
        <w:trPr>
          <w:gridAfter w:val="1"/>
          <w:wAfter w:w="439" w:type="dxa"/>
          <w:trHeight w:val="12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adashiva et al., 2016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Sadashiva&lt;/Author&gt;&lt;Year&gt;2016&lt;/Year&gt;&lt;RecNum&gt;14&lt;/RecNum&gt;&lt;DisplayText&gt;[48]&lt;/DisplayText&gt;&lt;record&gt;&lt;rec-number&gt;14&lt;/rec-number&gt;&lt;foreign-keys&gt;&lt;key app="EN" db-id="zfpp29xd3wa0rcev5pexesr5xeexp5xr059z" timestamp="1490359219"&gt;14&lt;/key&gt;&lt;/foreign-keys&gt;&lt;ref-type name="Journal Article"&gt;17&lt;/ref-type&gt;&lt;contributors&gt;&lt;authors&gt;&lt;author&gt;Sadashiva, N.&lt;/author&gt;&lt;author&gt;Sharma, A.&lt;/author&gt;&lt;author&gt;Shukla, D.&lt;/author&gt;&lt;author&gt;Rajalakshmi, P.&lt;/author&gt;&lt;author&gt;Mahadevan, A.&lt;/author&gt;&lt;author&gt;Devi, B. I.&lt;/author&gt;&lt;/authors&gt;&lt;/contributors&gt;&lt;auth-address&gt;Department of Neurosurgery, National Institute of Mental Health and Neurosciences, Bangalore, India.&amp;#xD;Department of Neuropathology, National Institute of Mental Health and Neurosciences, Bangalore, India.&amp;#xD;Department of Neurosurgery, National Institute of Mental Health and Neurosciences, Bangalore, India. Electronic address: bidevidr@gmail.com.&lt;/auth-address&gt;&lt;titles&gt;&lt;title&gt;Intracranial Extraskeletal Mesenchymal Chondrosarcoma&lt;/title&gt;&lt;secondary-title&gt;World Neurosurg&lt;/secondary-title&gt;&lt;alt-title&gt;World neurosurgery&lt;/alt-title&gt;&lt;/titles&gt;&lt;periodical&gt;&lt;full-title&gt;World Neurosurg&lt;/full-title&gt;&lt;/periodical&gt;&lt;alt-periodical&gt;&lt;full-title&gt;World Neurosurgery&lt;/full-title&gt;&lt;/alt-periodical&gt;&lt;pages&gt;618 e1-618 e6&lt;/pages&gt;&lt;volume&gt;95&lt;/volume&gt;&lt;dates&gt;&lt;year&gt;2016&lt;/year&gt;&lt;pub-dates&gt;&lt;date&gt;Nov&lt;/date&gt;&lt;/pub-dates&gt;&lt;/dates&gt;&lt;isbn&gt;1878-8769 (Electronic)&amp;#xD;1878-8750 (Linking)&lt;/isbn&gt;&lt;accession-num&gt;27565470&lt;/accession-num&gt;&lt;urls&gt;&lt;related-urls&gt;&lt;url&gt;http://www.ncbi.nlm.nih.gov/pubmed/27565470&lt;/url&gt;&lt;/related-urls&gt;&lt;/urls&gt;&lt;electronic-resource-num&gt;10.1016/j.wneu.2016.08.049&lt;/electronic-resource-num&gt;&lt;research-notes&gt;&lt;style face="normal" font="default" size="100%"&gt;3&lt;/style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例间叶型；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amp;#xD;&lt;/style&gt;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48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7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6</w:t>
            </w:r>
          </w:p>
        </w:tc>
      </w:tr>
      <w:tr w:rsidR="009E3E9B" w:rsidRPr="00A442D9" w:rsidTr="00F61B78">
        <w:trPr>
          <w:gridAfter w:val="1"/>
          <w:wAfter w:w="439" w:type="dxa"/>
          <w:trHeight w:val="59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Laghari et al., 2017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Laghari&lt;/Author&gt;&lt;Year&gt;2017&lt;/Year&gt;&lt;RecNum&gt;76&lt;/RecNum&gt;&lt;DisplayText&gt;[28]&lt;/DisplayText&gt;&lt;record&gt;&lt;rec-number&gt;76&lt;/rec-number&gt;&lt;foreign-keys&gt;&lt;key app="EN" db-id="zfpp29xd3wa0rcev5pexesr5xeexp5xr059z" timestamp="1491980845"&gt;76&lt;/key&gt;&lt;/foreign-keys&gt;&lt;ref-type name="Journal Article"&gt;17&lt;/ref-type&gt;&lt;contributors&gt;&lt;authors&gt;&lt;author&gt;Laghari, A. A.&lt;/author&gt;&lt;author&gt;Javed, G.&lt;/author&gt;&lt;author&gt;Khan, M. F.&lt;/author&gt;&lt;author&gt;Ahmed, S. I.&lt;/author&gt;&lt;author&gt;Nathani, K. R.&lt;/author&gt;&lt;author&gt;Ahmed, R.&lt;/author&gt;&lt;/authors&gt;&lt;/contributors&gt;&lt;auth-address&gt;Department of Surgery, Aga Khan University Hospital, Karachi, Pakistan. Electronic address: altaf.alilaghari@aku.edu.&amp;#xD;Department of Surgery, Aga Khan University Hospital, Karachi, Pakistan.&amp;#xD;Medical College, Aga Khan University, Karachi, Pakistan.&amp;#xD;Department of Pathology, Aga Khan University Hospital, Karachi, Pakistan.&lt;/auth-address&gt;&lt;titles&gt;&lt;title&gt;Spontaneous Intraventricular Hemorrhage: A Rare Presentation of a Skull Base Mesenchymal Chondrosarcoma&lt;/title&gt;&lt;secondary-title&gt;World Neurosurg&lt;/secondary-title&gt;&lt;alt-title&gt;World neurosurgery&lt;/alt-title&gt;&lt;/titles&gt;&lt;periodical&gt;&lt;full-title&gt;World Neurosurg&lt;/full-title&gt;&lt;/periodical&gt;&lt;alt-periodical&gt;&lt;full-title&gt;World Neurosurgery&lt;/full-title&gt;&lt;/alt-periodical&gt;&lt;pages&gt;811 e1-811 e5&lt;/pages&gt;&lt;volume&gt;99&lt;/volume&gt;&lt;dates&gt;&lt;year&gt;2017&lt;/year&gt;&lt;pub-dates&gt;&lt;date&gt;Mar&lt;/date&gt;&lt;/pub-dates&gt;&lt;/dates&gt;&lt;isbn&gt;1878-8769 (Electronic)&amp;#xD;1878-8750 (Linking)&lt;/isbn&gt;&lt;accession-num&gt;28042016&lt;/accession-num&gt;&lt;urls&gt;&lt;related-urls&gt;&lt;url&gt;http://www.ncbi.nlm.nih.gov/pubmed/28042016&lt;/url&gt;&lt;/related-urls&gt;&lt;/urls&gt;&lt;electronic-resource-num&gt;10.1016/j.wneu.2016.12.086&lt;/electronic-resource-num&gt;&lt;research-notes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有特殊临床表现一组；男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28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，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lt;/style&gt;&lt;style face="normal" font="default" size="100%"&gt;CPA&lt;/style&gt;&lt;style face="normal" font="default" charset="134" size="100%"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，突发脑室出血。术后放疗可取良好效果（无数据支持）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>&lt;/style&gt;&lt;/research-notes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8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8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CPA/inf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a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F61B78">
        <w:trPr>
          <w:gridAfter w:val="1"/>
          <w:wAfter w:w="439" w:type="dxa"/>
          <w:trHeight w:val="300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7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,3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13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0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oparie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,7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32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8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8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ethmoidal synchondrosis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,48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7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petrosal synchondrosis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6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8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8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petroclival synchondrosis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13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4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lastRenderedPageBreak/>
              <w:t>9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6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petroclival synchondrosis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0/na/10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69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9</w:t>
            </w:r>
          </w:p>
        </w:tc>
      </w:tr>
      <w:tr w:rsidR="009E3E9B" w:rsidRPr="00A442D9" w:rsidTr="00F61B78">
        <w:trPr>
          <w:gridAfter w:val="1"/>
          <w:wAfter w:w="439" w:type="dxa"/>
          <w:trHeight w:val="61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2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petrosal synchondrosis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,9/na/5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2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9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ror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51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1</w:t>
            </w:r>
          </w:p>
        </w:tc>
      </w:tr>
      <w:tr w:rsidR="009E3E9B" w:rsidRPr="00A442D9" w:rsidTr="00F61B78">
        <w:trPr>
          <w:gridAfter w:val="1"/>
          <w:wAfter w:w="439" w:type="dxa"/>
          <w:trHeight w:val="108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4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orth ventricular /inf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4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8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Lateral ventricle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,6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4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6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petroclival synchondrosis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,5/na/10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a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</w:t>
            </w:r>
          </w:p>
        </w:tc>
      </w:tr>
      <w:tr w:rsidR="009E3E9B" w:rsidRPr="00A442D9" w:rsidTr="00F61B78">
        <w:trPr>
          <w:gridAfter w:val="1"/>
          <w:wAfter w:w="439" w:type="dxa"/>
          <w:trHeight w:val="300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3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 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,9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1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0</w:t>
            </w:r>
          </w:p>
        </w:tc>
      </w:tr>
      <w:tr w:rsidR="009E3E9B" w:rsidRPr="00A442D9" w:rsidTr="00F61B78">
        <w:trPr>
          <w:gridAfter w:val="1"/>
          <w:wAfter w:w="439" w:type="dxa"/>
          <w:trHeight w:val="98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1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oral 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,8/na/30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3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4</w:t>
            </w:r>
          </w:p>
        </w:tc>
      </w:tr>
      <w:tr w:rsidR="009E3E9B" w:rsidRPr="00A442D9" w:rsidTr="00F61B78">
        <w:trPr>
          <w:gridAfter w:val="1"/>
          <w:wAfter w:w="439" w:type="dxa"/>
          <w:trHeight w:val="264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ethmoidal synchondrosis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,3/na/15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4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0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oral 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2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6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Wang et al., 2018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5nPC9BdXRob3I+PFllYXI+MjAxODwvWWVhcj48UmVj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0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etrooccipital 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8,9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1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6</w:t>
            </w:r>
          </w:p>
        </w:tc>
      </w:tr>
      <w:tr w:rsidR="009E3E9B" w:rsidRPr="00A442D9" w:rsidTr="00F61B78">
        <w:trPr>
          <w:gridAfter w:val="1"/>
          <w:wAfter w:w="439" w:type="dxa"/>
          <w:trHeight w:val="103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Dutta et al., 2019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EdXR0YTwvQXV0aG9yPjxZZWFyPjIwMTk8L1llYXI+PFJl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EdXR0YTwvQXV0aG9yPjxZZWFyPjIwMTk8L1llYXI+PFJl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13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0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BiFrontal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.5/yes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 (40 Gy)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4</w:t>
            </w:r>
          </w:p>
        </w:tc>
      </w:tr>
      <w:tr w:rsidR="009E3E9B" w:rsidRPr="00A442D9" w:rsidTr="00F61B78">
        <w:trPr>
          <w:gridAfter w:val="1"/>
          <w:wAfter w:w="439" w:type="dxa"/>
          <w:trHeight w:val="181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habani et al., 2019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FiYW5pPC9BdXRob3I+PFllYXI+MjAxOTwvWWVhcj48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FiYW5pPC9BdXRob3I+PFllYXI+MjAxOTwvWWVhcj48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55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al/sup.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.7/na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12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5</w:t>
            </w:r>
          </w:p>
        </w:tc>
      </w:tr>
      <w:tr w:rsidR="009E3E9B" w:rsidRPr="00A442D9" w:rsidTr="00F61B78">
        <w:trPr>
          <w:gridAfter w:val="1"/>
          <w:wAfter w:w="439" w:type="dxa"/>
          <w:trHeight w:val="103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Bhardwaj et al., 202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&lt;EndNote&gt;&lt;Cite&gt;&lt;Author&gt;Bhardwaj&lt;/Author&gt;&lt;Year&gt;2020&lt;/Year&gt;&lt;RecNum&gt;661&lt;/RecNum&gt;&lt;DisplayText&gt;[2]&lt;/DisplayText&gt;&lt;record&gt;&lt;rec-number&gt;661&lt;/rec-number&gt;&lt;foreign-keys&gt;&lt;key app="EN" db-id="zfpp29xd3wa0rcev5pexesr5xeexp5xr059z" timestamp="1599640821"&gt;661&lt;/key&gt;&lt;/foreign-keys&gt;&lt;ref-type name="Journal Article"&gt;17&lt;/ref-type&gt;&lt;contributors&gt;&lt;authors&gt;&lt;author&gt;Bhardwaj, S.&lt;/author&gt;&lt;author&gt;Sharma, A.&lt;/author&gt;&lt;author&gt;Sharma, A.&lt;/author&gt;&lt;/authors&gt;&lt;/contributors&gt;&lt;auth-address&gt;Department of Neurosurgery, SMS Hospital, Jaipur, Rajasthan, India.&amp;#xD;Department of Plastic Surgery, BLK Super Speciality Hospital, New Delhi, India.&lt;/auth-address&gt;&lt;titles&gt;&lt;title&gt;Mesenchymal Chondrosarcoma of the Brain with Metastasis: A Case Report with Literature Review&lt;/title&gt;&lt;secondary-title&gt;J Neurosci Rural Pract&lt;/secondary-title&gt;&lt;alt-title&gt;Journal of neurosciences in rural practice&lt;/alt-title&gt;&lt;/titles&gt;&lt;periodical&gt;&lt;full-title&gt;J Neurosci Rural Pract&lt;/full-title&gt;&lt;abbr-1&gt;Journal of neurosciences in rural practice&lt;/abbr-1&gt;&lt;/periodical&gt;&lt;alt-periodical&gt;&lt;full-title&gt;J Neurosci Rural Pract&lt;/full-title&gt;&lt;abbr-1&gt;Journal of neurosciences in rural practice&lt;/abbr-1&gt;&lt;/alt-periodical&gt;&lt;pages&gt;344-348&lt;/pages&gt;&lt;volume&gt;11&lt;/volume&gt;&lt;number&gt;2&lt;/number&gt;&lt;edition&gt;2020/05/06&lt;/edition&gt;&lt;keywords&gt;&lt;keyword&gt;extraskeletal mesenchymal chondrosarcoma&lt;/keyword&gt;&lt;keyword&gt;intracranial tumor&lt;/keyword&gt;&lt;keyword&gt;metastasis&lt;/keyword&gt;&lt;/keywords&gt;&lt;dates&gt;&lt;year&gt;2020&lt;/year&gt;&lt;pub-dates&gt;&lt;date&gt;Apr&lt;/date&gt;&lt;/pub-dates&gt;&lt;/dates&gt;&lt;isbn&gt;0976-3147 (Print)&amp;#xD;0976-3155&lt;/isbn&gt;&lt;accession-num&gt;32367992&lt;/accession-num&gt;&lt;urls&gt;&lt;/urls&gt;&lt;custom2&gt;PMC7195971&lt;/custom2&gt;&lt;electronic-resource-num&gt;10.1055/s-0040-1709355&lt;/electronic-resource-num&gt;&lt;remote-database-provider&gt;NLM&lt;/remote-database-provider&gt;&lt;language&gt;eng&lt;/language&gt;&lt;/record&gt;&lt;/Cite&gt;&lt;/EndNote&gt;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2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6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oral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o/na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Uneda et al., 202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VbmVkYTwvQXV0aG9yPjxZZWFyPjIwMjA8L1llYXI+PFJl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VbmVkYTwvQXV0aG9yPjxZZWFyPjIwMjA8L1llYXI+PFJl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0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8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oral/sup.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/yes/20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 (70.4 Gy)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6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</w:t>
            </w:r>
          </w:p>
        </w:tc>
      </w:tr>
      <w:tr w:rsidR="009E3E9B" w:rsidRPr="00A442D9" w:rsidTr="00F61B78">
        <w:trPr>
          <w:gridAfter w:val="1"/>
          <w:wAfter w:w="439" w:type="dxa"/>
          <w:trHeight w:val="104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2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apicier et al., 2020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ZYXDEsWPEsWVyPC9BdXRob3I+PFllYXI+MjAyMDwvWWVh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begin">
                <w:fldData xml:space="preserve">PEVuZE5vdGU+PENpdGU+PEF1dGhvcj5ZYXDEsWPEsWVyPC9BdXRob3I+PFllYXI+MjAyMDwvWWVh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</w:fldData>
              </w:fldCha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separate"/>
            </w:r>
            <w:r w:rsidRPr="00A442D9">
              <w:rPr>
                <w:rFonts w:ascii="Times New Roman" w:eastAsia="DengXian" w:hAnsi="Times New Roman" w:cs="Times New Roman"/>
                <w:noProof/>
                <w:sz w:val="20"/>
                <w:szCs w:val="20"/>
              </w:rPr>
              <w:t>[69]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,3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orooccipiital/sup.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/no/70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21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1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sent, 2020</w:t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na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/no/5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48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4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sent, 2020</w:t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Sphenopetroclival /na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/no/9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30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2</w:t>
            </w:r>
          </w:p>
        </w:tc>
      </w:tr>
      <w:tr w:rsidR="009E3E9B" w:rsidRPr="00A442D9" w:rsidTr="00F61B78">
        <w:trPr>
          <w:gridAfter w:val="1"/>
          <w:wAfter w:w="439" w:type="dxa"/>
          <w:trHeight w:val="79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sent, 2020</w:t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2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eral/na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/yes/25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1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0</w:t>
            </w:r>
          </w:p>
        </w:tc>
      </w:tr>
      <w:tr w:rsidR="009E3E9B" w:rsidRPr="00A442D9" w:rsidTr="00F61B78">
        <w:trPr>
          <w:gridAfter w:val="1"/>
          <w:wAfter w:w="439" w:type="dxa"/>
          <w:trHeight w:val="158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sent, 2020</w:t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3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ntorium/na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/yes/8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21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5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sent, 2020</w:t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4/M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CB/na/no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5.5/no/12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4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6</w:t>
            </w:r>
          </w:p>
        </w:tc>
      </w:tr>
      <w:tr w:rsidR="009E3E9B" w:rsidRPr="00A442D9" w:rsidTr="00F61B78">
        <w:trPr>
          <w:gridAfter w:val="1"/>
          <w:wAfter w:w="439" w:type="dxa"/>
          <w:trHeight w:val="55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sent, 2020</w:t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7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Frontal/na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6/yes/40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5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</w:t>
            </w:r>
          </w:p>
        </w:tc>
      </w:tr>
      <w:tr w:rsidR="009E3E9B" w:rsidRPr="00A442D9" w:rsidTr="00F61B78">
        <w:trPr>
          <w:gridAfter w:val="1"/>
          <w:wAfter w:w="439" w:type="dxa"/>
          <w:trHeight w:val="160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sent, 2020</w:t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0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Jugular foramen/na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7,4/no/9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yes/yes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28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yes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28</w:t>
            </w:r>
          </w:p>
        </w:tc>
      </w:tr>
      <w:tr w:rsidR="009E3E9B" w:rsidRPr="00A442D9" w:rsidTr="00F61B78">
        <w:trPr>
          <w:gridAfter w:val="1"/>
          <w:wAfter w:w="439" w:type="dxa"/>
          <w:trHeight w:val="52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noWrap/>
            <w:vAlign w:val="bottom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sent, 2020</w:t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1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arietal/na/no/no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.2/no/17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yes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6" w:space="0" w:color="D9D9D9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o/21</w:t>
            </w:r>
            <w:r w:rsidR="006E230B"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/no/</w:t>
            </w: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15</w:t>
            </w:r>
          </w:p>
        </w:tc>
      </w:tr>
      <w:tr w:rsidR="009E3E9B" w:rsidRPr="00A442D9" w:rsidTr="00F61B78">
        <w:trPr>
          <w:gridAfter w:val="1"/>
          <w:wAfter w:w="439" w:type="dxa"/>
          <w:trHeight w:val="104"/>
        </w:trPr>
        <w:tc>
          <w:tcPr>
            <w:tcW w:w="709" w:type="dxa"/>
            <w:tcBorders>
              <w:top w:val="single" w:sz="6" w:space="0" w:color="D9D9D9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color w:val="000000"/>
                <w:sz w:val="20"/>
                <w:szCs w:val="20"/>
              </w:rPr>
              <w:t>121</w:t>
            </w:r>
          </w:p>
        </w:tc>
        <w:tc>
          <w:tcPr>
            <w:tcW w:w="2693" w:type="dxa"/>
            <w:tcBorders>
              <w:top w:val="single" w:sz="6" w:space="0" w:color="D9D9D9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Present, 2020</w:t>
            </w:r>
          </w:p>
        </w:tc>
        <w:tc>
          <w:tcPr>
            <w:tcW w:w="1422" w:type="dxa"/>
            <w:tcBorders>
              <w:top w:val="single" w:sz="6" w:space="0" w:color="D9D9D9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46/F</w:t>
            </w:r>
          </w:p>
        </w:tc>
        <w:tc>
          <w:tcPr>
            <w:tcW w:w="3243" w:type="dxa"/>
            <w:tcBorders>
              <w:top w:val="single" w:sz="6" w:space="0" w:color="D9D9D9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Temperal/na/yes/yes</w:t>
            </w:r>
          </w:p>
        </w:tc>
        <w:tc>
          <w:tcPr>
            <w:tcW w:w="1718" w:type="dxa"/>
            <w:tcBorders>
              <w:top w:val="single" w:sz="6" w:space="0" w:color="D9D9D9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3/no/3</w:t>
            </w:r>
          </w:p>
        </w:tc>
        <w:tc>
          <w:tcPr>
            <w:tcW w:w="2105" w:type="dxa"/>
            <w:tcBorders>
              <w:top w:val="single" w:sz="6" w:space="0" w:color="D9D9D9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yes/no/no</w:t>
            </w:r>
          </w:p>
        </w:tc>
        <w:tc>
          <w:tcPr>
            <w:tcW w:w="2413" w:type="dxa"/>
            <w:tcBorders>
              <w:top w:val="single" w:sz="6" w:space="0" w:color="D9D9D9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9E3E9B" w:rsidRPr="00A442D9" w:rsidRDefault="009E3E9B" w:rsidP="009E3E9B">
            <w:pPr>
              <w:spacing w:line="160" w:lineRule="atLeast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eastAsia="DengXian" w:hAnsi="Times New Roman" w:cs="Times New Roman"/>
                <w:sz w:val="20"/>
                <w:szCs w:val="20"/>
              </w:rPr>
              <w:t>na/na/na/na</w:t>
            </w:r>
          </w:p>
        </w:tc>
      </w:tr>
      <w:tr w:rsidR="009E3E9B" w:rsidRPr="00A442D9" w:rsidTr="002E0D24">
        <w:tblPrEx>
          <w:tblBorders>
            <w:top w:val="single" w:sz="12" w:space="0" w:color="auto"/>
          </w:tblBorders>
          <w:tblLook w:val="0000" w:firstRow="0" w:lastRow="0" w:firstColumn="0" w:lastColumn="0" w:noHBand="0" w:noVBand="0"/>
        </w:tblPrEx>
        <w:trPr>
          <w:trHeight w:val="100"/>
        </w:trPr>
        <w:tc>
          <w:tcPr>
            <w:tcW w:w="14742" w:type="dxa"/>
            <w:gridSpan w:val="8"/>
            <w:tcBorders>
              <w:top w:val="single" w:sz="12" w:space="0" w:color="auto"/>
            </w:tcBorders>
          </w:tcPr>
          <w:p w:rsidR="009E3E9B" w:rsidRPr="00A442D9" w:rsidRDefault="006B7553" w:rsidP="009E3E9B">
            <w:pPr>
              <w:spacing w:line="160" w:lineRule="atLeast"/>
              <w:rPr>
                <w:rFonts w:ascii="Times New Roman" w:hAnsi="Times New Roman" w:cs="Times New Roman"/>
                <w:sz w:val="20"/>
                <w:szCs w:val="20"/>
              </w:rPr>
            </w:pPr>
            <w:r w:rsidRPr="00A442D9">
              <w:rPr>
                <w:rFonts w:ascii="Times New Roman" w:hAnsi="Times New Roman" w:cs="Times New Roman"/>
                <w:sz w:val="20"/>
                <w:szCs w:val="20"/>
              </w:rPr>
              <w:t>Gen. loc., general location</w:t>
            </w:r>
            <w:r w:rsidR="006E230B" w:rsidRPr="00A442D9">
              <w:rPr>
                <w:rFonts w:ascii="Times New Roman" w:hAnsi="Times New Roman" w:cs="Times New Roman"/>
                <w:sz w:val="20"/>
                <w:szCs w:val="20"/>
              </w:rPr>
              <w:t xml:space="preserve">; Ten. loc, tentorial location; sku. </w:t>
            </w:r>
            <w:r w:rsidR="006523E4" w:rsidRPr="00A442D9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="006E230B" w:rsidRPr="00A442D9">
              <w:rPr>
                <w:rFonts w:ascii="Times New Roman" w:hAnsi="Times New Roman" w:cs="Times New Roman"/>
                <w:sz w:val="20"/>
                <w:szCs w:val="20"/>
              </w:rPr>
              <w:t>kull; inv., involvement</w:t>
            </w:r>
            <w:r w:rsidR="006523E4" w:rsidRPr="00A442D9">
              <w:rPr>
                <w:rFonts w:ascii="Times New Roman" w:hAnsi="Times New Roman" w:cs="Times New Roman"/>
                <w:sz w:val="20"/>
                <w:szCs w:val="20"/>
              </w:rPr>
              <w:t>; ACB, anterior cranial base; MCB, middle cranial base; PCB, posterior cranial base</w:t>
            </w:r>
          </w:p>
          <w:p w:rsidR="009E3E9B" w:rsidRPr="00A442D9" w:rsidRDefault="009E3E9B" w:rsidP="009E3E9B">
            <w:pPr>
              <w:spacing w:line="160" w:lineRule="atLeas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0D0C7B" w:rsidRPr="00A442D9" w:rsidRDefault="000D0C7B" w:rsidP="00502553">
      <w:pPr>
        <w:spacing w:line="160" w:lineRule="atLeast"/>
        <w:rPr>
          <w:rFonts w:ascii="Times New Roman" w:hAnsi="Times New Roman" w:cs="Times New Roman"/>
          <w:sz w:val="20"/>
          <w:szCs w:val="20"/>
        </w:rPr>
      </w:pPr>
    </w:p>
    <w:p w:rsidR="000D0C7B" w:rsidRPr="00A442D9" w:rsidRDefault="000D0C7B" w:rsidP="00502553">
      <w:pPr>
        <w:spacing w:line="160" w:lineRule="atLeast"/>
        <w:rPr>
          <w:rFonts w:ascii="Times New Roman" w:hAnsi="Times New Roman" w:cs="Times New Roman"/>
          <w:sz w:val="20"/>
          <w:szCs w:val="20"/>
        </w:rPr>
      </w:pPr>
    </w:p>
    <w:p w:rsidR="0083405B" w:rsidRPr="00A442D9" w:rsidRDefault="0083405B" w:rsidP="008D2D86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</w:p>
    <w:p w:rsidR="0034045D" w:rsidRPr="00A442D9" w:rsidRDefault="0034045D" w:rsidP="00DD34F7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 w:rsidRPr="00A442D9">
        <w:rPr>
          <w:rFonts w:ascii="Times New Roman" w:hAnsi="Times New Roman" w:cs="Times New Roman"/>
          <w:sz w:val="20"/>
          <w:szCs w:val="20"/>
        </w:rPr>
        <w:br w:type="page"/>
      </w:r>
    </w:p>
    <w:p w:rsidR="0034045D" w:rsidRPr="00A442D9" w:rsidRDefault="00A442D9" w:rsidP="00DD34F7">
      <w:pPr>
        <w:pStyle w:val="EndNoteBibliography"/>
        <w:ind w:left="720" w:hanging="720"/>
        <w:rPr>
          <w:rFonts w:ascii="Times New Roman" w:hAnsi="Times New Roman" w:cs="Times New Roman"/>
          <w:sz w:val="44"/>
          <w:szCs w:val="20"/>
        </w:rPr>
      </w:pPr>
      <w:r w:rsidRPr="00A442D9">
        <w:rPr>
          <w:rFonts w:ascii="Times New Roman" w:hAnsi="Times New Roman" w:cs="Times New Roman"/>
          <w:sz w:val="44"/>
          <w:szCs w:val="20"/>
        </w:rPr>
        <w:lastRenderedPageBreak/>
        <w:t>Reference:</w:t>
      </w:r>
    </w:p>
    <w:p w:rsidR="00A442D9" w:rsidRPr="00A442D9" w:rsidRDefault="00A442D9" w:rsidP="00DD34F7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</w:p>
    <w:p w:rsidR="00AE3730" w:rsidRPr="00A442D9" w:rsidRDefault="000D0C7B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sz w:val="20"/>
          <w:szCs w:val="20"/>
        </w:rPr>
        <w:fldChar w:fldCharType="begin"/>
      </w:r>
      <w:r w:rsidRPr="00A442D9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442D9">
        <w:rPr>
          <w:rFonts w:ascii="Times New Roman" w:hAnsi="Times New Roman" w:cs="Times New Roman"/>
          <w:sz w:val="20"/>
          <w:szCs w:val="20"/>
        </w:rPr>
        <w:fldChar w:fldCharType="separate"/>
      </w:r>
      <w:r w:rsidR="00AE3730" w:rsidRPr="00A442D9">
        <w:rPr>
          <w:rFonts w:ascii="Times New Roman" w:hAnsi="Times New Roman" w:cs="Times New Roman"/>
          <w:noProof/>
        </w:rPr>
        <w:t>1. B B (2003) Intracranial extraskeletal mesenchymal chondrosarcoma: case report and review of the literature. Neurosurg Quart 13:30-39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. Bhardwaj S, Sharma A, Sharma A (2020) Mesenchymal Chondrosarcoma of the Brain with Metastasis: A Case Report with Literature Review. J Neurosci Rural Pract 11:344-348. doi:10.1055/s-0040-1709355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. Bingaman KD, Alleyne CH, Jr., Olson JJ (2000) Intracranial extraskeletal mesenchymal chondrosarcoma: case report. Neurosurgery 46:207-211; discussion 211-202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. Chatzipantelis P, Karvouni E, Fragoulidis GP, Voros D, Pafiti A (2006) Clinicopathologic features of two rare cases of mesenchymal metastatic tumors in the pancreas: review of the literature. Pancreas 33:301-303. doi:10.1097/01.mpa.0000234075.53630.2f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. Chen JY, Hsu SS, Ho JT (2004) Extraskeletal intracranial mesenchymal chondrosarcoma: case report and literature review. Kaohsiung J Med Sci 20:240-246. doi:10.1016/S1607-551X(09)70113-5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. Chhem RK, Bui BT, Calderon-Villar H, Fontaine S (1992) Case report: primary mesenchymal chondrosarcoma of the brain. Clin Radiol 45:422-423. doi:10.1016/s0009-9260(05)81007-4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7. Cho BK, Chi JG, Wang KC, Chang KH, Choi KS (1993) Intracranial mesenchymal chondrosarcoma: a case report and literature review. Childs Nerv Syst 9:295-299. doi:10.1007/bf00306279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8. Crockard HA, Cheeseman A, Steel T, Revesz T, Holton JL, Plowman N, Singh A, Crossman J (2001) A multidisciplinary team approach to skull base chondrosarcomas. J Neurosurg. doi:10.3171/jns.2001.95.2.0184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9. Crosswell H, Buchino JJ, Sweetman R, Reisner A (2000) Intracranial mesenchymal chondrosarcoma in an infant. Med Pediatr Oncol 34:370-374. doi:10.1002/(sici)1096-911x(200005)34:5&lt;370::aid-mpo14&gt;3.0.co;2-l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10. Dahlin DC, Henderson ED (1962) Mesenchymal chondrosarcoma. Further observations on a new entity. Cancer 15:410-417. doi:10.1002/1097-0142(196203/04)15:2&lt;410::aid-cncr2820150225&gt;3.0.co;2-l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11. De Cecio R, Migliaccio I, Falleti J, Del Basso De Caro M, Pettinato G (2008) Congenital intracranial mesenchymal chondrosarcoma: case report and review of the literature in pediatric patients. Pediatr Dev Pathol 11:309-313. doi:10.2350/07-05-0279.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12. Demirtaş E, Erşahin Y, Yilmaz F, Mutluer S, Veral A (2000) Intracranial meningeal tumours in childhood: a clinicopathologic study including MIB-1 immunohistochemistry. Pathol Res Pract 196:151-158. doi:10.1016/s0344-0338(00)80095-3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13. Dutta G, Singh D, Saran RK, Singh H, Srivastava AK, Jagetia A (2019) Metastasis from Intracranial Mesenchymal Chondrosarcoma: Report of a Rare Case. J Neurol Surg A Cent Eur Neurosurg 80:58-61. doi:10.1055/s-0038-1655733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14. el-Gindi S, Abd-el-Hafeez M, Salama M (1974) Extracranial skeletal metastases from an intracranial meningeal chondrosarcoma. Case report. J Neurosurg 40:651-653. doi:10.3171/jns.1974.40.5.065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15. Fanburg-Smith JC, Auerbach A, Marwaha JS, Wang Z, Santi M, Judkins AR, Rushing EJ (2010) Immunoprofile of mesenchymal chondrosarcoma: aberrant desmin and EMA expression, retention of INI1, and negative estrogen receptor in 22 female-predominant central nervous system and musculoskeletal cases. Ann Diagn Pathol 14:8-14. doi:10.1016/j.anndiagpath.2009.09.003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lastRenderedPageBreak/>
        <w:t>16. Flyger G, Freidenfeldt H, Orell SR (1963) Intracerebral, possibly malignant osteochondrofibroma in a child. Acta Pathol Microbiol Scand 58:299-305. doi:10.1111/j.1699-0463.1963.tb01574.x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17. Förander P, Rähn T, Kihlström L, Ulfarsson E, Mathiesen T (2006) Combination of microsurgery and Gamma Knife surgery for the treatment of intracranial chondrosarcomas. J Neurosurg 105 Suppl:18-25. doi:10.3171/sup.2006.105.7.18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18. Greenblatt SH (1990) Left occipital lobectomy and the preangular anatomy of reading. Brain Lang 38:576-595. doi:10.1016/0093-934x(90)90138-7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19. Guccion JG, Font RL, Enzinger FM, Zimmerman LE (1973) Extraskeletal mesenchymal chondrosarcoma. Arch Pathol 95:336-340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0. Harwood AR, Krajbich JI, Fornasier VL (1981) Mesenchymal chondrosarcoma: a report of 17 cases. Clin Orthop Relat Res:144-148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1. Hassounah M, Al-Mefty O, Akhtar M, Jinkins JR, Fox JL (1985) Primary cranial and intracranial chondrosarcoma. A survey. Acta Neurochir (Wien) 78:123-132. doi:10.1007/bf0180869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2. Heros RC, Martinez AJ, Ahn HS (1980) Intracranial mesenchymal chondrosarcoma. Surg Neurol 14:311-317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3. Huang YL LP, Lin SL, Yuan MK, Pan HB. (2004) Mesenchymal chondrosarcoma at the falx cerebri. Chin J Radiol 29:337-34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4. Inenaga C, Morii K, Tamura T, Tanaka R, Takahashi H (2003) Mesenchymal chondrosarcoma of the sellar region. Acta Neurochir (Wien) 145:593-597; discussion 597. doi:10.1007/s00701-003-0059-5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5. Kan Z, Li H, Zhang J, You C (2012) Intracranial mesenchymal chondrosarcoma: case report and literature review. Br J Neurosurg 26:912-914. doi:10.3109/02688697.2012.697219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6. Kubota T, Hayashi M, Yamamoto S (1982) Primary intracranial mesenchymal chondrosarcoma: case report with review of the literature. Neurosurgery 10:105-110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7. La Spina M, Dollo C, Giangaspero F, Bertolini P, Russo G (2003) Intracranial mesenchymal chondrosarcoma with osteoid formation: report of a pediatric case. Childs Nerv Syst 19:680-682. doi:10.1007/s00381-003-0727-z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8. Laghari AA, Javed G, Khan MF, Ahmed SI, Nathani KR, Ahmed R (2017) Spontaneous Intraventricular Hemorrhage: A Rare Presentation of a Skull Base Mesenchymal Chondrosarcoma. World Neurosurg 99:811 e811-811 e815. doi:10.1016/j.wneu.2016.12.086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29. Lin H-S, Tsai C-C, Chang C-K, Chen S-J (2012) Giant intracranial mesenchymal chondrosarcoma with uncal herniation. Formosan Journal of Surgery 45:93-96. doi:10.1016/j.fjs.2012.01.004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0. Lin L, Varikatt W, Dexter M, Ng T (2012) Diagnostic pitfall in the diagnosis of mesenchymal chondrosarcoma arising in the central nervous system. Neuropathology 32:82-90. doi:10.1111/j.1440-1789.2011.01224.x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1. Lynch PG, Uriburu E (1973) An intracranial cartilage-containing meningeal tumor. Case report. J Neurosurg 39:261-264. doi:10.3171/jns.1973.39.2.026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2. Malik SN, Farmer PM, Hajdu SI, Rosenthal A (1996) Mesenchymal chondrosarcoma of the cerebellum. Ann Clin Lab Sci 26:496-500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3. Marshman LA, Gunasekera L, Rose PE, Olney JS (2001) Primary intracerebral mesenchymal chondrosarcoma with rhabdomyosarcomatous differentiation: case report and literature review. Br J Neurosurg 15:419-424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4. Merimsky O, Lepechoux C, Terrier P, Vanel D, Delord JP, LeCesne A (2000) Primary sarcomas of the central nervous system. Oncology 58:210-214. doi:10.1159/000012102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lastRenderedPageBreak/>
        <w:t>35. Morimoto T, Sasaki T, Takakura K, Ishida T (1992) Chondrosarcoma of the skull base: report of six cases. Skull Base Surg 2:177-185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6. Nagata S, Sawada K, Kitamura K (1986) Chondrosarcoma arising from the falx cerebri. Surg Neurol 25:505-509. doi:10.1016/0090-3019(86)90092-3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7. Nguyen DV, Muda AS, Yaacob Y (2013) Mesenchymal chondrosarcoma: a case report. Malays J Med Sci 20:71-77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8. Nokes SR, Dauito R, Murtagh FR, Love LC, Arrington JA (1987) Intracranial mesenchymal chondrosarcoma. AJNR Am J Neuroradiol 8:1137-1138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39. Nozaki K, Nagata I, Takahashi JA, Hashimoto N (1999) Intracranial mesenchymal chondrosarcoma associated with a left transverse sigmoid dural A-V fistule. Acta Neurochir (Wien) 141:327-328. doi:10.1007/s007010050307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0. Paulus W, Slowik F, Jellinger K (1991) Primary intracranial sarcomas: histopathological features of 19 cases. Histopathology 18:395-402. doi:10.1111/j.1365-2559.1991.tb00869.x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1. Rachel JS, David SG, Richard G, Howard DD (2011) Mesenchymal Chondrosarcoma Clinicopathologic Study of 20 Cases. Arch Pathol Lab Med 136. doi:10.5858/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2. Ramesh VG, Ravisankar S, Chander RV, Saminathan P (2011) Extraskeletal intracranial mesenchymal chondrosarcoma: report of a rare case. Neurol India 59:929-931. doi:10.4103/0028-3886.91392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3. Raskind R, Grant S (1966) Primary mesenchymal chondrosarcoma of the cerebrum. Report of a case. J Neurosurg 24:676-678. doi:10.3171/jns.1966.24.3.0676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4. Reyaz N, Ashraf M (2006) Intracranial extra-skeletal mesenchymal chondrosarcoma. J Ayub Med Coll Abbottabad 18:86-87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5. Rodda RA, Franklin CI (1984) Intracranial meningeal chondrosarcoma--probable mesenchymal type. Aust N Z J Surg 54:387-390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6. Rollo JL, Green WR, Kahn LB (1979) Primary meningeal mesenchymal chondrosarcoma. Arch Pathol Lab Med 103:239-243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7. Rushing EJ, Armonda RA, Ansari Q, Mena H (1996) Mesenchymal chondrosarcoma: a clinicopathologic and flow cytometric study of 13 cases presenting in the central nervous system. Cancer 77:1884-1891. doi:10.1002/(SICI)1097-0142(19960501)77:9&lt;1884::AID-CNCR19&gt;3.0.CO;2-W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8. Sadashiva N, Sharma A, Shukla D, Rajalakshmi P, Mahadevan A, Devi BI (2016) Intracranial Extraskeletal Mesenchymal Chondrosarcoma. World Neurosurg 95:618 e611-618 e616. doi:10.1016/j.wneu.2016.08.049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49. Salvador AH, Beabout JW, Dahlin DC (1971) Mesenchymal chondrosarcoma--observations on 30 new cases. Cancer 28:605-615. doi:10.1002/1097-0142(197109)28:3&lt;605::aid-cncr2820280312&gt;3.0.co;2-r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0. Salvati M, Caroli E, Frati A, Piccirilli M, Agrillo A, Brogna C, Occhiogrosso G, Giangaspero F (2005) Central nervous system mesenchymal chondrosarcoma. J Exp Clin Cancer Res 24:317-324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1. Sardi I, Massimino M, Genitori L, Buccoliero AM, Giangaspero F, Ferrari A (2011) Intracranial mesenchymal chondrosarcoma: report of two pediatric cases. Pediatr Blood Cancer 56:685-686. doi:10.1002/pbc.22906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2. Scheithauer BW, Rubinstein LJ (1978) Meningeal mesenchymal chondrosarcoma: report of 8 cases with review of the literature. Cancer 42:2744-2752. doi:10.1002/1097-0142(197812)42:6&lt;2744::aid-cncr2820420633&gt;3.0.co;2-l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lastRenderedPageBreak/>
        <w:t>53. Schut L, Canady AI, Sutton LN, Bruce DA (1994) Meningeal tumors in children. 1983. Pediatr Neurosurg 20:207-212; discussion 213. doi:10.1159/000120790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4. Seth HN, Singh M (1973) Intracranial mesenchymal chondrosarcoma. Acta Neuropathol 24:86-89. doi:10.1007/bf00691422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5. Shabani S, Kaushal M, Kaufman B, Knipstein J, Lawlor MW, Lew S, Foy A (2019) Intracranial Extraskeletal Mesenchymal Chondrosarcoma: Case Report and Review of the Literature of Reported Cases in Adults and Children. World Neurosurg 129:302-310. doi:10.1016/j.wneu.2019.05.22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6. Sheth RN TS, Morcos JJ. (2009) Drop metastasis from primary intracranial mesenchymal chondrosarcoma: case report. Ann Neurosurg 9:1-9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7. Shuangshoti S, Kasantikul V (1989) View from beneath--pathology in focus. Primary intracranial mesenchymal chondrosarcoma. J Laryngol Otol 103:545-549. doi:10.1017/s0022215100156853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8. Thakar S, Dadlani R, Furtado SV, Ghosal N, Hegde AS (2013) Extensive anterior skull-base mesenchymal chondrosarcoma: unusual cause of multiple indolent masses on the forehead. Clin Neuropathol 32:393-398. doi:10.5414/NP30061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59. Tobias MD, Christoph IV, Ivo L, Andreas S, Rhoikos F, Alexander C, Schneider DT, Thomas K, Bielack SS, Ewa K (2008) Mesenchymal chondrosarcoma of soft tissues and bone in children, adolescents, and young adults. Cancer 112:2424-243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0. Uneda A, Kurozumi K, Fujimura A, Kamiya A, Hirose T, Yanai H, Date I (2020) Intracranial Mesenchymal Chondrosarcoma Lacking the Typical Histopathological Features Diagnosed by HEY1-NCOA2 Gene Fusion. NMC Case Rep J 7:47-52. doi:10.2176/nmccrj.cr.2019-0123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1. Vergeer RA, Vink R, Avenarius JK, Driesse MJ (2012) A 71-year-old woman with an intracranial dural-based mesenchymal chondrosarcoma. J Clin Neurosci 19:1170-1171. doi:10.1016/j.jocn.2011.08.042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2. Vij M, Krishnani N, Agrawal V, Jaiswal S, Kumari N, Jaiswal AK, Behari S (2011) Cytomorphology of intraparenchymal mesenchymal chondrosarcoma in frontal lobe: report of a case. Diagn Cytopathol 39:837-842. doi:10.1002/dc.21554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3. Waga S, Matsushima M, Ando K, Morii S (1972) Intracranial chondrosarcoma with extracranial metastases. Case report. J Neurosurg 36:790-794. doi:10.3171/jns.1972.36.6.0790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4. Waliuddin A, Jamjoom AB, Thomas J (2006) Intracranial extraskeletal mesenchymal chondrosarcoma. Neurosciences (Riyadh) 11:205-209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5. Wang K, Ma XJ, Guo TX, Wang L, Li D, Hao SY, Jia GJ, Jia W, Zhang JT, Zhang LW, Wu Z (2018) Intracranial Mesenchymal Chondrosarcoma: Report of 16 Cases. World Neurosurg 116:e691-e698. doi:10.1016/j.wneu.2018.05.069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6. Wu WQ, Lapi A (1970) Primary non-skeletal intracranial cartilaginous neoplasms: report of a chondroma and a mesenchymal chondrosarcoma. J Neurol Neurosurg Psychiatry 33:469-475. doi:10.1136/jnnp.33.4.469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7. Xiao A, Li Z, He X, You C (2014) A rare tentorial mesenchymal chondrosarcoma in posterior cranial fossa: case report. Neurol Neurochir Pol 48:287-291. doi:10.1016/j.pjnns.2014.06.00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68. Yan J, Cheng J, Li H, Liu X, Zheng Y, Wang C, Luo W, Nie Y, Li Z, Pang B, Yang B (2015) Intraoperative high-field magnetic resonance imaging combined with neuronavigation-guided resection of intracranial mesenchymal chondrosarcoma in Broca's area: a rare case report and literature review. Int J Clin Exp Med 8:4697-4702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lastRenderedPageBreak/>
        <w:t>69. Yapıcıer Ö, Nanah AR, Taskapılıoglu M, Demir MK (2020) Intracranial extra-axial mesenchymal chondrosarcoma in a 16-month-old patient with a literature review of pediatric patients. Childs Nerv Syst. doi:10.1007/s00381-020-04652-0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70. Yassa M, Bahary JP, Bourguoin P, Bélair M, Berthelet F, Bouthillier A (2005) Intra-parenchymal mesenchymal chondrosarcoma of the cerebellum: case report and review of the literature. J Neurooncol 74:329-331. doi:10.1007/s11060-005-0374-1</w:t>
      </w:r>
    </w:p>
    <w:p w:rsidR="00AE3730" w:rsidRPr="00A442D9" w:rsidRDefault="00AE3730" w:rsidP="00AE373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442D9">
        <w:rPr>
          <w:rFonts w:ascii="Times New Roman" w:hAnsi="Times New Roman" w:cs="Times New Roman"/>
          <w:noProof/>
        </w:rPr>
        <w:t>71. Zucker DK, Horoupian DS (1978) Dural mesenchymal chondrosarcoma. Case report. J Neurosurg 48:829-833. doi:10.3171/jns.1978.48.5.0829</w:t>
      </w:r>
    </w:p>
    <w:p w:rsidR="005E4488" w:rsidRPr="00A442D9" w:rsidRDefault="000D0C7B" w:rsidP="00502553">
      <w:pPr>
        <w:spacing w:line="160" w:lineRule="atLeast"/>
        <w:rPr>
          <w:rFonts w:ascii="Times New Roman" w:hAnsi="Times New Roman" w:cs="Times New Roman"/>
          <w:sz w:val="20"/>
          <w:szCs w:val="20"/>
        </w:rPr>
      </w:pPr>
      <w:r w:rsidRPr="00A442D9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5E4488" w:rsidRPr="00A442D9" w:rsidSect="00462715">
      <w:pgSz w:w="16840" w:h="11900" w:orient="landscape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335DF" w:rsidRDefault="00A335DF" w:rsidP="00A442D9">
      <w:r>
        <w:separator/>
      </w:r>
    </w:p>
  </w:endnote>
  <w:endnote w:type="continuationSeparator" w:id="0">
    <w:p w:rsidR="00A335DF" w:rsidRDefault="00A335DF" w:rsidP="00A442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335DF" w:rsidRDefault="00A335DF" w:rsidP="00A442D9">
      <w:r>
        <w:separator/>
      </w:r>
    </w:p>
  </w:footnote>
  <w:footnote w:type="continuationSeparator" w:id="0">
    <w:p w:rsidR="00A335DF" w:rsidRDefault="00A335DF" w:rsidP="00A442D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4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Neurosurgical review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62715"/>
    <w:rsid w:val="0001514F"/>
    <w:rsid w:val="00037255"/>
    <w:rsid w:val="000843B9"/>
    <w:rsid w:val="000A15BF"/>
    <w:rsid w:val="000D0C7B"/>
    <w:rsid w:val="000D6877"/>
    <w:rsid w:val="001341FC"/>
    <w:rsid w:val="00181BD6"/>
    <w:rsid w:val="001C4FFE"/>
    <w:rsid w:val="002544FF"/>
    <w:rsid w:val="00277738"/>
    <w:rsid w:val="002B4764"/>
    <w:rsid w:val="002C4158"/>
    <w:rsid w:val="002C6F31"/>
    <w:rsid w:val="002D213C"/>
    <w:rsid w:val="002E0D24"/>
    <w:rsid w:val="002E3829"/>
    <w:rsid w:val="0031023D"/>
    <w:rsid w:val="0031359E"/>
    <w:rsid w:val="00320FF3"/>
    <w:rsid w:val="0032618B"/>
    <w:rsid w:val="003353A2"/>
    <w:rsid w:val="0034045D"/>
    <w:rsid w:val="003409F2"/>
    <w:rsid w:val="0034497E"/>
    <w:rsid w:val="00363CCA"/>
    <w:rsid w:val="00384866"/>
    <w:rsid w:val="003A4350"/>
    <w:rsid w:val="003B6D8A"/>
    <w:rsid w:val="003E7183"/>
    <w:rsid w:val="00400C12"/>
    <w:rsid w:val="00443428"/>
    <w:rsid w:val="004473C6"/>
    <w:rsid w:val="00456BE2"/>
    <w:rsid w:val="00462715"/>
    <w:rsid w:val="00462D0D"/>
    <w:rsid w:val="00466547"/>
    <w:rsid w:val="00497176"/>
    <w:rsid w:val="004A01B4"/>
    <w:rsid w:val="004A55C6"/>
    <w:rsid w:val="004E6DBF"/>
    <w:rsid w:val="00500ADE"/>
    <w:rsid w:val="00502553"/>
    <w:rsid w:val="00534B75"/>
    <w:rsid w:val="005365BA"/>
    <w:rsid w:val="00543789"/>
    <w:rsid w:val="005E4488"/>
    <w:rsid w:val="00606018"/>
    <w:rsid w:val="006523E4"/>
    <w:rsid w:val="006638DB"/>
    <w:rsid w:val="006842F1"/>
    <w:rsid w:val="00685A6F"/>
    <w:rsid w:val="006A7275"/>
    <w:rsid w:val="006A7B14"/>
    <w:rsid w:val="006B355D"/>
    <w:rsid w:val="006B7553"/>
    <w:rsid w:val="006C2BB1"/>
    <w:rsid w:val="006E230B"/>
    <w:rsid w:val="006F452B"/>
    <w:rsid w:val="00717881"/>
    <w:rsid w:val="00725D40"/>
    <w:rsid w:val="00730ED6"/>
    <w:rsid w:val="00766930"/>
    <w:rsid w:val="0079700E"/>
    <w:rsid w:val="007A6EB9"/>
    <w:rsid w:val="007B359E"/>
    <w:rsid w:val="007D6AA5"/>
    <w:rsid w:val="007F418F"/>
    <w:rsid w:val="0083405B"/>
    <w:rsid w:val="008A1B7A"/>
    <w:rsid w:val="008B0A0F"/>
    <w:rsid w:val="008B5DBD"/>
    <w:rsid w:val="008D2D86"/>
    <w:rsid w:val="00914396"/>
    <w:rsid w:val="00952571"/>
    <w:rsid w:val="00973E17"/>
    <w:rsid w:val="009B2469"/>
    <w:rsid w:val="009B3923"/>
    <w:rsid w:val="009B7870"/>
    <w:rsid w:val="009D7395"/>
    <w:rsid w:val="009E3E9B"/>
    <w:rsid w:val="009F7F59"/>
    <w:rsid w:val="00A014D3"/>
    <w:rsid w:val="00A335DF"/>
    <w:rsid w:val="00A442D9"/>
    <w:rsid w:val="00A83FFA"/>
    <w:rsid w:val="00A930F4"/>
    <w:rsid w:val="00AB1E9D"/>
    <w:rsid w:val="00AE3730"/>
    <w:rsid w:val="00AF3B7C"/>
    <w:rsid w:val="00B641F8"/>
    <w:rsid w:val="00B6647C"/>
    <w:rsid w:val="00BB2CED"/>
    <w:rsid w:val="00BD4C60"/>
    <w:rsid w:val="00BE0C37"/>
    <w:rsid w:val="00BE3A39"/>
    <w:rsid w:val="00C232FF"/>
    <w:rsid w:val="00C612D4"/>
    <w:rsid w:val="00CA4A7E"/>
    <w:rsid w:val="00CE14A6"/>
    <w:rsid w:val="00CE2A4B"/>
    <w:rsid w:val="00D12DE3"/>
    <w:rsid w:val="00D15F12"/>
    <w:rsid w:val="00D661F9"/>
    <w:rsid w:val="00D90FEE"/>
    <w:rsid w:val="00DD34F7"/>
    <w:rsid w:val="00DD3624"/>
    <w:rsid w:val="00E46E58"/>
    <w:rsid w:val="00E81690"/>
    <w:rsid w:val="00E85B92"/>
    <w:rsid w:val="00EB1064"/>
    <w:rsid w:val="00EB7FB0"/>
    <w:rsid w:val="00F3564A"/>
    <w:rsid w:val="00F35B50"/>
    <w:rsid w:val="00F61B78"/>
    <w:rsid w:val="00F848AB"/>
    <w:rsid w:val="00FD75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F2BC7FE"/>
  <w14:defaultImageDpi w14:val="32767"/>
  <w15:chartTrackingRefBased/>
  <w15:docId w15:val="{A9C21A6C-AF4C-DF4D-9D99-7CD7C4DC7E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462715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62715"/>
    <w:rPr>
      <w:color w:val="800080"/>
      <w:u w:val="single"/>
    </w:rPr>
  </w:style>
  <w:style w:type="paragraph" w:customStyle="1" w:styleId="msonormal0">
    <w:name w:val="msonormal"/>
    <w:basedOn w:val="Normal"/>
    <w:rsid w:val="00462715"/>
    <w:pPr>
      <w:spacing w:before="100" w:beforeAutospacing="1" w:after="100" w:afterAutospacing="1"/>
    </w:pPr>
    <w:rPr>
      <w:rFonts w:ascii="Times New Roman" w:eastAsia="Times New Roman" w:hAnsi="Times New Roman" w:cs="Times New Roman"/>
      <w:lang w:val="de-DE"/>
    </w:rPr>
  </w:style>
  <w:style w:type="paragraph" w:customStyle="1" w:styleId="font5">
    <w:name w:val="font5"/>
    <w:basedOn w:val="Normal"/>
    <w:rsid w:val="00462715"/>
    <w:pPr>
      <w:spacing w:before="100" w:beforeAutospacing="1" w:after="100" w:afterAutospacing="1"/>
    </w:pPr>
    <w:rPr>
      <w:rFonts w:ascii="Tahoma" w:eastAsia="Times New Roman" w:hAnsi="Tahoma" w:cs="Tahoma"/>
      <w:color w:val="000000"/>
      <w:sz w:val="20"/>
      <w:szCs w:val="20"/>
      <w:lang w:val="de-DE"/>
    </w:rPr>
  </w:style>
  <w:style w:type="paragraph" w:customStyle="1" w:styleId="font6">
    <w:name w:val="font6"/>
    <w:basedOn w:val="Normal"/>
    <w:rsid w:val="00462715"/>
    <w:pPr>
      <w:spacing w:before="100" w:beforeAutospacing="1" w:after="100" w:afterAutospacing="1"/>
    </w:pPr>
    <w:rPr>
      <w:rFonts w:ascii="Tahoma" w:eastAsia="Times New Roman" w:hAnsi="Tahoma" w:cs="Tahoma"/>
      <w:b/>
      <w:bCs/>
      <w:color w:val="000000"/>
      <w:sz w:val="20"/>
      <w:szCs w:val="20"/>
      <w:lang w:val="de-DE"/>
    </w:rPr>
  </w:style>
  <w:style w:type="paragraph" w:customStyle="1" w:styleId="xl65">
    <w:name w:val="xl65"/>
    <w:basedOn w:val="Normal"/>
    <w:rsid w:val="00462715"/>
    <w:pPr>
      <w:shd w:val="clear" w:color="000000" w:fill="FFFFFF"/>
      <w:spacing w:before="100" w:beforeAutospacing="1" w:after="100" w:afterAutospacing="1"/>
    </w:pPr>
    <w:rPr>
      <w:rFonts w:ascii="Times New Roman" w:eastAsia="Times New Roman" w:hAnsi="Times New Roman" w:cs="Times New Roman"/>
      <w:sz w:val="20"/>
      <w:szCs w:val="20"/>
      <w:lang w:val="de-DE"/>
    </w:rPr>
  </w:style>
  <w:style w:type="paragraph" w:customStyle="1" w:styleId="xl66">
    <w:name w:val="xl66"/>
    <w:basedOn w:val="Normal"/>
    <w:rsid w:val="00462715"/>
    <w:pPr>
      <w:shd w:val="clear" w:color="000000" w:fill="FFFFFF"/>
      <w:spacing w:before="100" w:beforeAutospacing="1" w:after="100" w:afterAutospacing="1"/>
    </w:pPr>
    <w:rPr>
      <w:rFonts w:ascii="Times New Roman" w:eastAsia="Times New Roman" w:hAnsi="Times New Roman" w:cs="Times New Roman"/>
      <w:sz w:val="20"/>
      <w:szCs w:val="20"/>
      <w:lang w:val="de-DE"/>
    </w:rPr>
  </w:style>
  <w:style w:type="paragraph" w:customStyle="1" w:styleId="xl67">
    <w:name w:val="xl67"/>
    <w:basedOn w:val="Normal"/>
    <w:rsid w:val="00462715"/>
    <w:pPr>
      <w:spacing w:before="100" w:beforeAutospacing="1" w:after="100" w:afterAutospacing="1"/>
      <w:textAlignment w:val="bottom"/>
    </w:pPr>
    <w:rPr>
      <w:rFonts w:ascii="Times New Roman" w:eastAsia="Times New Roman" w:hAnsi="Times New Roman" w:cs="Times New Roman"/>
      <w:sz w:val="16"/>
      <w:szCs w:val="16"/>
      <w:lang w:val="de-DE"/>
    </w:rPr>
  </w:style>
  <w:style w:type="paragraph" w:customStyle="1" w:styleId="xl68">
    <w:name w:val="xl68"/>
    <w:basedOn w:val="Normal"/>
    <w:rsid w:val="00462715"/>
    <w:pPr>
      <w:spacing w:before="100" w:beforeAutospacing="1" w:after="100" w:afterAutospacing="1"/>
      <w:textAlignment w:val="bottom"/>
    </w:pPr>
    <w:rPr>
      <w:rFonts w:ascii="Times New Roman" w:eastAsia="Times New Roman" w:hAnsi="Times New Roman" w:cs="Times New Roman"/>
      <w:sz w:val="16"/>
      <w:szCs w:val="16"/>
      <w:lang w:val="de-DE"/>
    </w:rPr>
  </w:style>
  <w:style w:type="paragraph" w:customStyle="1" w:styleId="xl69">
    <w:name w:val="xl69"/>
    <w:basedOn w:val="Normal"/>
    <w:rsid w:val="00462715"/>
    <w:pPr>
      <w:spacing w:before="100" w:beforeAutospacing="1" w:after="100" w:afterAutospacing="1"/>
    </w:pPr>
    <w:rPr>
      <w:rFonts w:ascii="Times New Roman" w:eastAsia="Times New Roman" w:hAnsi="Times New Roman" w:cs="Times New Roman"/>
      <w:sz w:val="16"/>
      <w:szCs w:val="16"/>
      <w:lang w:val="de-DE"/>
    </w:rPr>
  </w:style>
  <w:style w:type="paragraph" w:customStyle="1" w:styleId="xl70">
    <w:name w:val="xl70"/>
    <w:basedOn w:val="Normal"/>
    <w:rsid w:val="00462715"/>
    <w:pPr>
      <w:spacing w:before="100" w:beforeAutospacing="1" w:after="100" w:afterAutospacing="1"/>
    </w:pPr>
    <w:rPr>
      <w:rFonts w:ascii="Times New Roman" w:eastAsia="Times New Roman" w:hAnsi="Times New Roman" w:cs="Times New Roman"/>
      <w:sz w:val="16"/>
      <w:szCs w:val="16"/>
      <w:lang w:val="de-DE"/>
    </w:rPr>
  </w:style>
  <w:style w:type="paragraph" w:customStyle="1" w:styleId="xl71">
    <w:name w:val="xl71"/>
    <w:basedOn w:val="Normal"/>
    <w:rsid w:val="00462715"/>
    <w:pPr>
      <w:spacing w:before="100" w:beforeAutospacing="1" w:after="100" w:afterAutospacing="1"/>
    </w:pPr>
    <w:rPr>
      <w:rFonts w:ascii="Times New Roman" w:eastAsia="Times New Roman" w:hAnsi="Times New Roman" w:cs="Times New Roman"/>
      <w:sz w:val="16"/>
      <w:szCs w:val="16"/>
      <w:lang w:val="de-DE"/>
    </w:rPr>
  </w:style>
  <w:style w:type="paragraph" w:customStyle="1" w:styleId="xl72">
    <w:name w:val="xl72"/>
    <w:basedOn w:val="Normal"/>
    <w:rsid w:val="00462715"/>
    <w:pPr>
      <w:spacing w:before="100" w:beforeAutospacing="1" w:after="100" w:afterAutospacing="1"/>
    </w:pPr>
    <w:rPr>
      <w:rFonts w:ascii="Times New Roman" w:eastAsia="Times New Roman" w:hAnsi="Times New Roman" w:cs="Times New Roman"/>
      <w:color w:val="D9D9D9"/>
      <w:sz w:val="16"/>
      <w:szCs w:val="16"/>
      <w:lang w:val="de-DE"/>
    </w:rPr>
  </w:style>
  <w:style w:type="paragraph" w:customStyle="1" w:styleId="EndNoteBibliographyTitle">
    <w:name w:val="EndNote Bibliography Title"/>
    <w:basedOn w:val="Normal"/>
    <w:link w:val="EndNoteBibliographyTitleChar"/>
    <w:rsid w:val="000D0C7B"/>
    <w:pPr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D0C7B"/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D0C7B"/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D0C7B"/>
    <w:rPr>
      <w:rFonts w:ascii="Calibri" w:hAnsi="Calibri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442D9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442D9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A442D9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442D9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759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9</Pages>
  <Words>23893</Words>
  <Characters>108715</Characters>
  <Application>Microsoft Office Word</Application>
  <DocSecurity>0</DocSecurity>
  <Lines>21743</Lines>
  <Paragraphs>147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470632347@qq.com</dc:creator>
  <cp:keywords/>
  <dc:description/>
  <cp:lastModifiedBy>470632347@qq.com</cp:lastModifiedBy>
  <cp:revision>40</cp:revision>
  <dcterms:created xsi:type="dcterms:W3CDTF">2021-01-12T00:44:00Z</dcterms:created>
  <dcterms:modified xsi:type="dcterms:W3CDTF">2021-01-14T13:24:00Z</dcterms:modified>
</cp:coreProperties>
</file>